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A4D917" w14:textId="6C0FD4DE" w:rsidR="005E60A5" w:rsidRDefault="007A6A5A" w:rsidP="005E60A5">
      <w:pPr>
        <w:spacing w:line="276" w:lineRule="auto"/>
        <w:rPr>
          <w:b/>
          <w:lang w:val="en-US"/>
        </w:rPr>
      </w:pPr>
      <w:r w:rsidRPr="007A6A5A">
        <w:rPr>
          <w:b/>
          <w:lang w:val="en-US"/>
        </w:rPr>
        <w:t>English translation of baseline questionnaire:</w:t>
      </w:r>
    </w:p>
    <w:p w14:paraId="36662A35" w14:textId="77777777" w:rsidR="007A6A5A" w:rsidRPr="007A6A5A" w:rsidRDefault="007A6A5A" w:rsidP="005E60A5">
      <w:pPr>
        <w:spacing w:line="276" w:lineRule="auto"/>
        <w:rPr>
          <w:b/>
          <w:lang w:val="en-US"/>
        </w:rPr>
      </w:pPr>
    </w:p>
    <w:p w14:paraId="1F291402" w14:textId="4CBF759A" w:rsidR="00927869" w:rsidRPr="00BC049D" w:rsidRDefault="00927869" w:rsidP="001C5687">
      <w:pPr>
        <w:rPr>
          <w:b/>
          <w:sz w:val="22"/>
          <w:szCs w:val="22"/>
        </w:rPr>
      </w:pPr>
      <w:r>
        <w:rPr>
          <w:b/>
          <w:sz w:val="22"/>
          <w:szCs w:val="22"/>
        </w:rPr>
        <w:t>Dat</w:t>
      </w:r>
      <w:r w:rsidR="00BB2B4D">
        <w:rPr>
          <w:b/>
          <w:sz w:val="22"/>
          <w:szCs w:val="22"/>
        </w:rPr>
        <w:t>e (ddmmyy</w:t>
      </w:r>
      <w:r w:rsidR="004B5024">
        <w:rPr>
          <w:b/>
          <w:sz w:val="22"/>
          <w:szCs w:val="22"/>
        </w:rPr>
        <w:t>)</w:t>
      </w:r>
      <w:r>
        <w:rPr>
          <w:b/>
          <w:sz w:val="22"/>
          <w:szCs w:val="22"/>
        </w:rPr>
        <w:t>:____________________________</w:t>
      </w:r>
    </w:p>
    <w:p w14:paraId="05F1639A" w14:textId="77777777" w:rsidR="00927869" w:rsidRDefault="00927869" w:rsidP="00B21358">
      <w:pPr>
        <w:rPr>
          <w:b/>
          <w:sz w:val="22"/>
          <w:szCs w:val="22"/>
        </w:rPr>
        <w:sectPr w:rsidR="00927869" w:rsidSect="00927869"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1886BA61" w14:textId="77777777" w:rsidR="00927869" w:rsidRDefault="00927869" w:rsidP="00B21358">
      <w:pPr>
        <w:rPr>
          <w:b/>
          <w:sz w:val="22"/>
          <w:szCs w:val="22"/>
        </w:rPr>
        <w:sectPr w:rsidR="00927869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3A8CDE5" w14:textId="36A936F9" w:rsidR="00B21358" w:rsidRPr="00534A03" w:rsidRDefault="00534A03" w:rsidP="00534A03">
      <w:pPr>
        <w:pStyle w:val="ListParagraph"/>
        <w:numPr>
          <w:ilvl w:val="0"/>
          <w:numId w:val="48"/>
        </w:numPr>
        <w:rPr>
          <w:b/>
          <w:sz w:val="22"/>
          <w:szCs w:val="22"/>
        </w:rPr>
      </w:pPr>
      <w:r w:rsidRPr="00534A03">
        <w:rPr>
          <w:b/>
          <w:sz w:val="22"/>
          <w:szCs w:val="22"/>
        </w:rPr>
        <w:t>Gender</w:t>
      </w:r>
      <w:r w:rsidR="00B21358" w:rsidRPr="00534A03">
        <w:rPr>
          <w:b/>
          <w:sz w:val="22"/>
          <w:szCs w:val="22"/>
        </w:rPr>
        <w:t>:</w:t>
      </w:r>
    </w:p>
    <w:p w14:paraId="7DEF7592" w14:textId="77777777" w:rsidR="002B154F" w:rsidRPr="00BC049D" w:rsidRDefault="002B154F" w:rsidP="00B21358">
      <w:pPr>
        <w:rPr>
          <w:b/>
          <w:sz w:val="22"/>
          <w:szCs w:val="22"/>
        </w:rPr>
      </w:pPr>
    </w:p>
    <w:p w14:paraId="667E68C2" w14:textId="5D097A37" w:rsidR="00B21358" w:rsidRPr="00BC049D" w:rsidRDefault="00534A03" w:rsidP="00B21358">
      <w:pPr>
        <w:pStyle w:val="ListParagraph"/>
        <w:numPr>
          <w:ilvl w:val="0"/>
          <w:numId w:val="4"/>
        </w:numPr>
        <w:rPr>
          <w:sz w:val="22"/>
          <w:szCs w:val="22"/>
        </w:rPr>
      </w:pPr>
      <w:r>
        <w:rPr>
          <w:sz w:val="22"/>
          <w:szCs w:val="22"/>
        </w:rPr>
        <w:t>Female</w:t>
      </w:r>
    </w:p>
    <w:p w14:paraId="1A85CB19" w14:textId="27E46AE1" w:rsidR="00B21358" w:rsidRPr="00BC049D" w:rsidRDefault="00534A03" w:rsidP="00B21358">
      <w:pPr>
        <w:pStyle w:val="ListParagraph"/>
        <w:numPr>
          <w:ilvl w:val="0"/>
          <w:numId w:val="4"/>
        </w:numPr>
        <w:rPr>
          <w:sz w:val="22"/>
          <w:szCs w:val="22"/>
        </w:rPr>
      </w:pPr>
      <w:r>
        <w:rPr>
          <w:sz w:val="22"/>
          <w:szCs w:val="22"/>
        </w:rPr>
        <w:t>Male</w:t>
      </w:r>
    </w:p>
    <w:p w14:paraId="19CD31C9" w14:textId="77777777" w:rsidR="00B21358" w:rsidRPr="00BC049D" w:rsidRDefault="00B21358" w:rsidP="00B21358">
      <w:pPr>
        <w:rPr>
          <w:sz w:val="22"/>
          <w:szCs w:val="22"/>
        </w:rPr>
      </w:pPr>
    </w:p>
    <w:p w14:paraId="6FFBAC3B" w14:textId="2F4DFDE8" w:rsidR="00B21358" w:rsidRPr="007139B5" w:rsidRDefault="00BB2B4D" w:rsidP="00B21358">
      <w:pPr>
        <w:rPr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 xml:space="preserve">2.How old are </w:t>
      </w:r>
      <w:proofErr w:type="gramStart"/>
      <w:r w:rsidRPr="007139B5">
        <w:rPr>
          <w:b/>
          <w:sz w:val="22"/>
          <w:szCs w:val="22"/>
          <w:lang w:val="en-US"/>
        </w:rPr>
        <w:t>you</w:t>
      </w:r>
      <w:r w:rsidR="00B21358" w:rsidRPr="007139B5">
        <w:rPr>
          <w:b/>
          <w:sz w:val="22"/>
          <w:szCs w:val="22"/>
          <w:lang w:val="en-US"/>
        </w:rPr>
        <w:t>?:</w:t>
      </w:r>
      <w:proofErr w:type="gramEnd"/>
      <w:r w:rsidR="007139B5" w:rsidRPr="007139B5">
        <w:rPr>
          <w:sz w:val="22"/>
          <w:szCs w:val="22"/>
          <w:lang w:val="en-US"/>
        </w:rPr>
        <w:t>___ ___ y</w:t>
      </w:r>
      <w:r w:rsidRPr="007139B5">
        <w:rPr>
          <w:sz w:val="22"/>
          <w:szCs w:val="22"/>
          <w:lang w:val="en-US"/>
        </w:rPr>
        <w:t>ears</w:t>
      </w:r>
    </w:p>
    <w:p w14:paraId="250B46D3" w14:textId="77777777" w:rsidR="00AA64E0" w:rsidRPr="007139B5" w:rsidRDefault="00AA64E0" w:rsidP="00B21358">
      <w:pPr>
        <w:rPr>
          <w:b/>
          <w:sz w:val="22"/>
          <w:szCs w:val="22"/>
          <w:lang w:val="en-US"/>
        </w:rPr>
      </w:pPr>
    </w:p>
    <w:p w14:paraId="3CA8DC00" w14:textId="5FD7D03F" w:rsidR="00B21358" w:rsidRPr="00A4365E" w:rsidRDefault="00BB2B4D" w:rsidP="00B21358">
      <w:pPr>
        <w:rPr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 xml:space="preserve">3. </w:t>
      </w:r>
      <w:proofErr w:type="spellStart"/>
      <w:proofErr w:type="gramStart"/>
      <w:r w:rsidRPr="00A4365E">
        <w:rPr>
          <w:b/>
          <w:sz w:val="22"/>
          <w:szCs w:val="22"/>
          <w:lang w:val="en-US"/>
        </w:rPr>
        <w:t>Weight:</w:t>
      </w:r>
      <w:r w:rsidR="00B21358" w:rsidRPr="00A4365E">
        <w:rPr>
          <w:sz w:val="22"/>
          <w:szCs w:val="22"/>
          <w:lang w:val="en-US"/>
        </w:rPr>
        <w:t>_</w:t>
      </w:r>
      <w:proofErr w:type="gramEnd"/>
      <w:r w:rsidR="00B21358" w:rsidRPr="00A4365E">
        <w:rPr>
          <w:sz w:val="22"/>
          <w:szCs w:val="22"/>
          <w:lang w:val="en-US"/>
        </w:rPr>
        <w:t>_________kg</w:t>
      </w:r>
      <w:proofErr w:type="spellEnd"/>
    </w:p>
    <w:p w14:paraId="350CD38D" w14:textId="4258D740" w:rsidR="00B21358" w:rsidRPr="00A4365E" w:rsidRDefault="00BB2B4D" w:rsidP="00B21358">
      <w:pPr>
        <w:rPr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 xml:space="preserve">4. </w:t>
      </w:r>
      <w:proofErr w:type="spellStart"/>
      <w:proofErr w:type="gramStart"/>
      <w:r w:rsidRPr="00A4365E">
        <w:rPr>
          <w:b/>
          <w:sz w:val="22"/>
          <w:szCs w:val="22"/>
          <w:lang w:val="en-US"/>
        </w:rPr>
        <w:t>Height:</w:t>
      </w:r>
      <w:r w:rsidR="00B21358" w:rsidRPr="00A4365E">
        <w:rPr>
          <w:sz w:val="22"/>
          <w:szCs w:val="22"/>
          <w:lang w:val="en-US"/>
        </w:rPr>
        <w:t>_</w:t>
      </w:r>
      <w:proofErr w:type="gramEnd"/>
      <w:r w:rsidR="00B21358" w:rsidRPr="00A4365E">
        <w:rPr>
          <w:sz w:val="22"/>
          <w:szCs w:val="22"/>
          <w:lang w:val="en-US"/>
        </w:rPr>
        <w:t>________cm</w:t>
      </w:r>
      <w:proofErr w:type="spellEnd"/>
    </w:p>
    <w:p w14:paraId="481CA31C" w14:textId="77777777" w:rsidR="00B21358" w:rsidRPr="00A4365E" w:rsidRDefault="00B21358" w:rsidP="00B21358">
      <w:pPr>
        <w:rPr>
          <w:b/>
          <w:sz w:val="22"/>
          <w:szCs w:val="22"/>
          <w:lang w:val="en-US"/>
        </w:rPr>
      </w:pPr>
    </w:p>
    <w:p w14:paraId="0DAA4FAD" w14:textId="15C7A7A4" w:rsidR="00B21358" w:rsidRPr="0063190D" w:rsidRDefault="00BB2B4D" w:rsidP="00B21358">
      <w:pPr>
        <w:rPr>
          <w:b/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>5. Are you a smoker</w:t>
      </w:r>
      <w:r w:rsidR="00B21358" w:rsidRPr="00A4365E">
        <w:rPr>
          <w:b/>
          <w:sz w:val="22"/>
          <w:szCs w:val="22"/>
          <w:lang w:val="en-US"/>
        </w:rPr>
        <w:t>?</w:t>
      </w:r>
      <w:r w:rsidR="005B44BC" w:rsidRPr="00A4365E">
        <w:rPr>
          <w:b/>
          <w:sz w:val="22"/>
          <w:szCs w:val="22"/>
          <w:lang w:val="en-US"/>
        </w:rPr>
        <w:t xml:space="preserve"> </w:t>
      </w:r>
      <w:r w:rsidR="00BB15DD" w:rsidRPr="0063190D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="00BB15DD" w:rsidRPr="0063190D">
        <w:rPr>
          <w:sz w:val="20"/>
          <w:szCs w:val="20"/>
          <w:lang w:val="en-US"/>
        </w:rPr>
        <w:t>one box</w:t>
      </w:r>
      <w:r w:rsidR="005B44BC" w:rsidRPr="0063190D">
        <w:rPr>
          <w:sz w:val="20"/>
          <w:szCs w:val="20"/>
          <w:lang w:val="en-US"/>
        </w:rPr>
        <w:t>)</w:t>
      </w:r>
    </w:p>
    <w:p w14:paraId="59BF65E8" w14:textId="77777777" w:rsidR="002B154F" w:rsidRPr="0063190D" w:rsidRDefault="002B154F" w:rsidP="00B21358">
      <w:pPr>
        <w:rPr>
          <w:b/>
          <w:sz w:val="22"/>
          <w:szCs w:val="22"/>
          <w:lang w:val="en-US"/>
        </w:rPr>
      </w:pPr>
    </w:p>
    <w:p w14:paraId="1EB548C1" w14:textId="12F47E38" w:rsidR="00B21358" w:rsidRPr="00BC049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2BB4D4EE" w14:textId="325914BE" w:rsidR="00B21358" w:rsidRPr="00BB2B4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  <w:lang w:val="en-US"/>
        </w:rPr>
      </w:pPr>
      <w:r w:rsidRPr="00BB2B4D">
        <w:rPr>
          <w:sz w:val="22"/>
          <w:szCs w:val="22"/>
          <w:lang w:val="en-US"/>
        </w:rPr>
        <w:t>No, but I did smoke earlier</w:t>
      </w:r>
    </w:p>
    <w:p w14:paraId="53596682" w14:textId="7A395C11" w:rsidR="00B21358" w:rsidRPr="00BC049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27BE5DF9" w14:textId="77777777" w:rsidR="00B21358" w:rsidRPr="00BC049D" w:rsidRDefault="00B21358" w:rsidP="00B21358">
      <w:pPr>
        <w:rPr>
          <w:b/>
          <w:sz w:val="22"/>
          <w:szCs w:val="22"/>
        </w:rPr>
      </w:pPr>
    </w:p>
    <w:p w14:paraId="4D27DDA4" w14:textId="39610A97" w:rsidR="00B21358" w:rsidRPr="00ED5EDF" w:rsidRDefault="00534A03" w:rsidP="00B21358">
      <w:pPr>
        <w:rPr>
          <w:sz w:val="22"/>
          <w:szCs w:val="22"/>
          <w:lang w:val="en-US"/>
        </w:rPr>
      </w:pPr>
      <w:r w:rsidRPr="00ED5EDF">
        <w:rPr>
          <w:b/>
          <w:sz w:val="22"/>
          <w:szCs w:val="22"/>
          <w:lang w:val="en-US"/>
        </w:rPr>
        <w:t>6. Marital status</w:t>
      </w:r>
      <w:r w:rsidR="00B21358" w:rsidRPr="00ED5EDF">
        <w:rPr>
          <w:b/>
          <w:sz w:val="22"/>
          <w:szCs w:val="22"/>
          <w:lang w:val="en-US"/>
        </w:rPr>
        <w:t>:</w:t>
      </w:r>
      <w:r w:rsidR="00B21358" w:rsidRPr="00ED5EDF">
        <w:rPr>
          <w:sz w:val="22"/>
          <w:szCs w:val="22"/>
          <w:lang w:val="en-US"/>
        </w:rPr>
        <w:t xml:space="preserve"> </w:t>
      </w:r>
      <w:r w:rsidR="00ED5EDF" w:rsidRPr="00ED5EDF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ED5EDF" w:rsidRPr="00ED5EDF">
        <w:rPr>
          <w:sz w:val="20"/>
          <w:szCs w:val="20"/>
          <w:lang w:val="en-US"/>
        </w:rPr>
        <w:t xml:space="preserve"> only one box</w:t>
      </w:r>
      <w:r w:rsidR="005B44BC" w:rsidRPr="00ED5EDF">
        <w:rPr>
          <w:sz w:val="20"/>
          <w:szCs w:val="20"/>
          <w:lang w:val="en-US"/>
        </w:rPr>
        <w:t>)</w:t>
      </w:r>
    </w:p>
    <w:p w14:paraId="0D6EC1A9" w14:textId="77777777" w:rsidR="002B154F" w:rsidRPr="00ED5EDF" w:rsidRDefault="002B154F" w:rsidP="00B21358">
      <w:pPr>
        <w:rPr>
          <w:sz w:val="22"/>
          <w:szCs w:val="22"/>
          <w:lang w:val="en-US"/>
        </w:rPr>
      </w:pPr>
    </w:p>
    <w:p w14:paraId="6D082524" w14:textId="33C09F3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Married</w:t>
      </w:r>
      <w:r w:rsidR="004B5024">
        <w:rPr>
          <w:sz w:val="22"/>
          <w:szCs w:val="22"/>
        </w:rPr>
        <w:t>/partnership</w:t>
      </w:r>
    </w:p>
    <w:p w14:paraId="6C85D17C" w14:textId="4DA1495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ivorced</w:t>
      </w:r>
    </w:p>
    <w:p w14:paraId="64C2622E" w14:textId="4D34445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Widowed</w:t>
      </w:r>
      <w:r w:rsidR="007139B5">
        <w:rPr>
          <w:sz w:val="22"/>
          <w:szCs w:val="22"/>
        </w:rPr>
        <w:t>/widower</w:t>
      </w:r>
    </w:p>
    <w:p w14:paraId="103D5A5A" w14:textId="16FC6624" w:rsidR="00B21358" w:rsidRPr="00BC049D" w:rsidRDefault="007139B5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Single</w:t>
      </w:r>
    </w:p>
    <w:p w14:paraId="1CBFE7CB" w14:textId="77777777" w:rsidR="00B21358" w:rsidRPr="00BC049D" w:rsidRDefault="00B21358" w:rsidP="00B21358">
      <w:pPr>
        <w:rPr>
          <w:sz w:val="22"/>
          <w:szCs w:val="22"/>
        </w:rPr>
      </w:pPr>
    </w:p>
    <w:p w14:paraId="092C19F6" w14:textId="38815B00" w:rsidR="00B21358" w:rsidRPr="00AE2768" w:rsidRDefault="00936985" w:rsidP="00B21358">
      <w:pPr>
        <w:rPr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 xml:space="preserve">7. Are you </w:t>
      </w:r>
      <w:r w:rsidR="00AE2768">
        <w:rPr>
          <w:b/>
          <w:sz w:val="22"/>
          <w:szCs w:val="22"/>
          <w:lang w:val="en-US"/>
        </w:rPr>
        <w:t>ca</w:t>
      </w:r>
      <w:r>
        <w:rPr>
          <w:b/>
          <w:sz w:val="22"/>
          <w:szCs w:val="22"/>
          <w:lang w:val="en-US"/>
        </w:rPr>
        <w:t xml:space="preserve">ring for </w:t>
      </w:r>
      <w:r w:rsidR="00846759">
        <w:rPr>
          <w:b/>
          <w:sz w:val="22"/>
          <w:szCs w:val="22"/>
          <w:lang w:val="en-US"/>
        </w:rPr>
        <w:t>children</w:t>
      </w:r>
      <w:r>
        <w:rPr>
          <w:b/>
          <w:sz w:val="22"/>
          <w:szCs w:val="22"/>
          <w:lang w:val="en-US"/>
        </w:rPr>
        <w:t xml:space="preserve"> under the age of 1</w:t>
      </w:r>
      <w:r w:rsidR="00AE2768">
        <w:rPr>
          <w:b/>
          <w:sz w:val="22"/>
          <w:szCs w:val="22"/>
          <w:lang w:val="en-US"/>
        </w:rPr>
        <w:t>8</w:t>
      </w:r>
      <w:r>
        <w:rPr>
          <w:b/>
          <w:sz w:val="22"/>
          <w:szCs w:val="22"/>
          <w:lang w:val="en-US"/>
        </w:rPr>
        <w:t xml:space="preserve"> </w:t>
      </w:r>
      <w:proofErr w:type="gramStart"/>
      <w:r>
        <w:rPr>
          <w:b/>
          <w:sz w:val="22"/>
          <w:szCs w:val="22"/>
          <w:lang w:val="en-US"/>
        </w:rPr>
        <w:t>on a daily basis</w:t>
      </w:r>
      <w:proofErr w:type="gramEnd"/>
      <w:r w:rsidR="00B21358" w:rsidRPr="00AE2768">
        <w:rPr>
          <w:b/>
          <w:sz w:val="22"/>
          <w:szCs w:val="22"/>
          <w:lang w:val="en-US"/>
        </w:rPr>
        <w:t xml:space="preserve">? </w:t>
      </w:r>
      <w:r w:rsidR="00BB15DD" w:rsidRPr="00AE2768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BB15DD" w:rsidRPr="00AE2768">
        <w:rPr>
          <w:sz w:val="20"/>
          <w:szCs w:val="20"/>
          <w:lang w:val="en-US"/>
        </w:rPr>
        <w:t xml:space="preserve"> </w:t>
      </w:r>
      <w:r w:rsidR="007139B5">
        <w:rPr>
          <w:sz w:val="20"/>
          <w:szCs w:val="20"/>
          <w:lang w:val="en-US"/>
        </w:rPr>
        <w:t xml:space="preserve">only </w:t>
      </w:r>
      <w:r w:rsidR="00BB15DD" w:rsidRPr="00AE2768">
        <w:rPr>
          <w:sz w:val="20"/>
          <w:szCs w:val="20"/>
          <w:lang w:val="en-US"/>
        </w:rPr>
        <w:t>one box</w:t>
      </w:r>
      <w:r w:rsidR="005B44BC" w:rsidRPr="00AE2768">
        <w:rPr>
          <w:sz w:val="20"/>
          <w:szCs w:val="20"/>
          <w:lang w:val="en-US"/>
        </w:rPr>
        <w:t>)</w:t>
      </w:r>
    </w:p>
    <w:p w14:paraId="7BECA338" w14:textId="77777777" w:rsidR="002B154F" w:rsidRPr="00AE2768" w:rsidRDefault="002B154F" w:rsidP="00B21358">
      <w:pPr>
        <w:rPr>
          <w:b/>
          <w:sz w:val="22"/>
          <w:szCs w:val="22"/>
          <w:lang w:val="en-US"/>
        </w:rPr>
      </w:pPr>
    </w:p>
    <w:p w14:paraId="403E85AB" w14:textId="26A8166E" w:rsidR="00B21358" w:rsidRPr="00AE2768" w:rsidRDefault="00A4365E" w:rsidP="00B21358">
      <w:pPr>
        <w:pStyle w:val="ListParagraph"/>
        <w:numPr>
          <w:ilvl w:val="0"/>
          <w:numId w:val="6"/>
        </w:numPr>
        <w:ind w:left="360"/>
        <w:rPr>
          <w:sz w:val="22"/>
          <w:szCs w:val="22"/>
          <w:lang w:val="en-US"/>
        </w:rPr>
      </w:pPr>
      <w:r w:rsidRPr="00AE2768">
        <w:rPr>
          <w:sz w:val="22"/>
          <w:szCs w:val="22"/>
          <w:lang w:val="en-US"/>
        </w:rPr>
        <w:t>No</w:t>
      </w:r>
    </w:p>
    <w:p w14:paraId="399AC15F" w14:textId="2A866715" w:rsidR="00B21358" w:rsidRPr="00AE2768" w:rsidRDefault="00A4365E" w:rsidP="00B21358">
      <w:pPr>
        <w:pStyle w:val="ListParagraph"/>
        <w:numPr>
          <w:ilvl w:val="0"/>
          <w:numId w:val="6"/>
        </w:numPr>
        <w:ind w:left="360"/>
        <w:rPr>
          <w:sz w:val="22"/>
          <w:szCs w:val="22"/>
          <w:lang w:val="en-US"/>
        </w:rPr>
      </w:pPr>
      <w:r w:rsidRPr="00AE2768">
        <w:rPr>
          <w:sz w:val="22"/>
          <w:szCs w:val="22"/>
          <w:lang w:val="en-US"/>
        </w:rPr>
        <w:t xml:space="preserve">Yes: number of </w:t>
      </w:r>
      <w:r w:rsidR="00846759">
        <w:rPr>
          <w:sz w:val="22"/>
          <w:szCs w:val="22"/>
          <w:lang w:val="en-US"/>
        </w:rPr>
        <w:t>children</w:t>
      </w:r>
      <w:r w:rsidR="00B21358" w:rsidRPr="00AE2768">
        <w:rPr>
          <w:sz w:val="22"/>
          <w:szCs w:val="22"/>
          <w:lang w:val="en-US"/>
        </w:rPr>
        <w:t>_______</w:t>
      </w:r>
    </w:p>
    <w:p w14:paraId="00F92199" w14:textId="77777777" w:rsidR="00B21358" w:rsidRPr="00AE2768" w:rsidRDefault="00B21358" w:rsidP="00B21358">
      <w:pPr>
        <w:rPr>
          <w:sz w:val="22"/>
          <w:szCs w:val="22"/>
          <w:lang w:val="en-US"/>
        </w:rPr>
      </w:pPr>
    </w:p>
    <w:p w14:paraId="708A9404" w14:textId="77777777" w:rsidR="00B21358" w:rsidRPr="00AE2768" w:rsidRDefault="00B21358" w:rsidP="00B21358">
      <w:pPr>
        <w:rPr>
          <w:sz w:val="22"/>
          <w:szCs w:val="22"/>
          <w:lang w:val="en-US"/>
        </w:rPr>
      </w:pPr>
    </w:p>
    <w:p w14:paraId="0F5D4875" w14:textId="77777777" w:rsidR="00B21358" w:rsidRPr="00AE2768" w:rsidRDefault="00B21358" w:rsidP="00B21358">
      <w:pPr>
        <w:rPr>
          <w:sz w:val="22"/>
          <w:szCs w:val="22"/>
          <w:lang w:val="en-US"/>
        </w:rPr>
        <w:sectPr w:rsidR="00B21358" w:rsidRPr="00AE2768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8B157D8" w14:textId="77777777" w:rsidR="002B154F" w:rsidRPr="00AE2768" w:rsidRDefault="002B154F" w:rsidP="002B154F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1683BACF" w14:textId="5905869D" w:rsidR="002B154F" w:rsidRPr="00AE2768" w:rsidRDefault="004B5024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AE2768">
        <w:rPr>
          <w:b/>
          <w:sz w:val="22"/>
          <w:szCs w:val="22"/>
          <w:lang w:val="en-US"/>
        </w:rPr>
        <w:t>Education and employment</w:t>
      </w:r>
    </w:p>
    <w:p w14:paraId="56A259A9" w14:textId="77777777" w:rsidR="002B154F" w:rsidRPr="00AE2768" w:rsidRDefault="002B154F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2D5686A8" w14:textId="77777777" w:rsidR="002B154F" w:rsidRPr="00AE2768" w:rsidRDefault="002B154F" w:rsidP="00B21358">
      <w:pPr>
        <w:rPr>
          <w:b/>
          <w:sz w:val="22"/>
          <w:szCs w:val="22"/>
          <w:lang w:val="en-US"/>
        </w:rPr>
        <w:sectPr w:rsidR="002B154F" w:rsidRPr="00AE2768" w:rsidSect="00087C44"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6B78A1D6" w14:textId="77777777" w:rsidR="00C61939" w:rsidRPr="00AE2768" w:rsidRDefault="00C61939" w:rsidP="00B21358">
      <w:pPr>
        <w:rPr>
          <w:b/>
          <w:sz w:val="22"/>
          <w:szCs w:val="22"/>
          <w:lang w:val="en-US"/>
        </w:rPr>
      </w:pPr>
    </w:p>
    <w:p w14:paraId="0DE58189" w14:textId="556340D9" w:rsidR="004B5883" w:rsidRPr="004B5024" w:rsidRDefault="004B5024" w:rsidP="00B21358">
      <w:pPr>
        <w:rPr>
          <w:b/>
          <w:sz w:val="22"/>
          <w:szCs w:val="22"/>
          <w:lang w:val="en-US"/>
        </w:rPr>
      </w:pPr>
      <w:r w:rsidRPr="004B5024">
        <w:rPr>
          <w:b/>
          <w:sz w:val="22"/>
          <w:szCs w:val="22"/>
          <w:lang w:val="en-US"/>
        </w:rPr>
        <w:t>8. Wha</w:t>
      </w:r>
      <w:r w:rsidR="00EC7755">
        <w:rPr>
          <w:b/>
          <w:sz w:val="22"/>
          <w:szCs w:val="22"/>
          <w:lang w:val="en-US"/>
        </w:rPr>
        <w:t>t is your</w:t>
      </w:r>
      <w:r w:rsidRPr="004B5024">
        <w:rPr>
          <w:b/>
          <w:sz w:val="22"/>
          <w:szCs w:val="22"/>
          <w:lang w:val="en-US"/>
        </w:rPr>
        <w:t xml:space="preserve"> </w:t>
      </w:r>
      <w:r w:rsidR="00EC7755">
        <w:rPr>
          <w:b/>
          <w:sz w:val="22"/>
          <w:szCs w:val="22"/>
          <w:lang w:val="en-US"/>
        </w:rPr>
        <w:t>highest completed education</w:t>
      </w:r>
      <w:r w:rsidR="00B21358" w:rsidRPr="004B5024">
        <w:rPr>
          <w:b/>
          <w:sz w:val="22"/>
          <w:szCs w:val="22"/>
          <w:lang w:val="en-US"/>
        </w:rPr>
        <w:t>?</w:t>
      </w:r>
    </w:p>
    <w:p w14:paraId="38A722BC" w14:textId="191CB5AA" w:rsidR="00B21358" w:rsidRPr="00BC049D" w:rsidRDefault="00BB15DD" w:rsidP="00B21358">
      <w:pPr>
        <w:rPr>
          <w:sz w:val="20"/>
          <w:szCs w:val="20"/>
        </w:rPr>
      </w:pPr>
      <w:r w:rsidRPr="00AE2768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Pr="00AE2768">
        <w:rPr>
          <w:sz w:val="20"/>
          <w:szCs w:val="20"/>
          <w:lang w:val="en-US"/>
        </w:rPr>
        <w:t>only o</w:t>
      </w:r>
      <w:r>
        <w:rPr>
          <w:sz w:val="20"/>
          <w:szCs w:val="20"/>
        </w:rPr>
        <w:t>ne box</w:t>
      </w:r>
      <w:r w:rsidR="00B21358" w:rsidRPr="00BC049D">
        <w:rPr>
          <w:sz w:val="20"/>
          <w:szCs w:val="20"/>
        </w:rPr>
        <w:t>)</w:t>
      </w:r>
    </w:p>
    <w:p w14:paraId="7EEC6873" w14:textId="77777777" w:rsidR="002B154F" w:rsidRPr="00BC049D" w:rsidRDefault="002B154F" w:rsidP="00B21358">
      <w:pPr>
        <w:rPr>
          <w:sz w:val="22"/>
          <w:szCs w:val="22"/>
        </w:rPr>
      </w:pPr>
    </w:p>
    <w:p w14:paraId="4E700208" w14:textId="6D9B0924" w:rsidR="00B21358" w:rsidRPr="00BC049D" w:rsidRDefault="00936985" w:rsidP="00B21358">
      <w:pPr>
        <w:pStyle w:val="ListParagraph"/>
        <w:numPr>
          <w:ilvl w:val="0"/>
          <w:numId w:val="17"/>
        </w:numPr>
        <w:rPr>
          <w:sz w:val="22"/>
          <w:szCs w:val="22"/>
        </w:rPr>
      </w:pPr>
      <w:r>
        <w:rPr>
          <w:sz w:val="22"/>
          <w:szCs w:val="22"/>
        </w:rPr>
        <w:t>Elementary school 7-10 years</w:t>
      </w:r>
    </w:p>
    <w:p w14:paraId="3A0AC94B" w14:textId="7EC06DEE" w:rsidR="00B21358" w:rsidRPr="00D715AD" w:rsidRDefault="00D715AD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 w:rsidRPr="00D715AD">
        <w:rPr>
          <w:sz w:val="22"/>
          <w:szCs w:val="22"/>
          <w:lang w:val="en-US"/>
        </w:rPr>
        <w:t>Vocational high school, vocational school</w:t>
      </w:r>
      <w:r>
        <w:rPr>
          <w:sz w:val="22"/>
          <w:szCs w:val="22"/>
          <w:lang w:val="en-US"/>
        </w:rPr>
        <w:t>, secondary school</w:t>
      </w:r>
    </w:p>
    <w:p w14:paraId="4AD91AA9" w14:textId="6901E8B0" w:rsidR="00B21358" w:rsidRPr="00BC049D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da-DK"/>
        </w:rPr>
      </w:pPr>
      <w:r>
        <w:rPr>
          <w:sz w:val="22"/>
          <w:szCs w:val="22"/>
          <w:lang w:val="da-DK"/>
        </w:rPr>
        <w:t>High school with general studies</w:t>
      </w:r>
    </w:p>
    <w:p w14:paraId="05E0AC20" w14:textId="7E1C8F7E" w:rsidR="00B21358" w:rsidRPr="00AE2768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College</w:t>
      </w:r>
      <w:r w:rsidR="00AE2768" w:rsidRPr="00AE2768">
        <w:rPr>
          <w:sz w:val="22"/>
          <w:szCs w:val="22"/>
          <w:lang w:val="en-US"/>
        </w:rPr>
        <w:t xml:space="preserve"> or university (less than 4 years</w:t>
      </w:r>
      <w:r w:rsidR="00B21358" w:rsidRPr="00AE2768">
        <w:rPr>
          <w:sz w:val="22"/>
          <w:szCs w:val="22"/>
          <w:lang w:val="en-US"/>
        </w:rPr>
        <w:t>)</w:t>
      </w:r>
    </w:p>
    <w:p w14:paraId="1737FC3A" w14:textId="7D34C0AA" w:rsidR="00B21358" w:rsidRPr="00C7709A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College</w:t>
      </w:r>
      <w:r w:rsidR="00AE2768" w:rsidRPr="00C7709A">
        <w:rPr>
          <w:sz w:val="22"/>
          <w:szCs w:val="22"/>
          <w:lang w:val="en-US"/>
        </w:rPr>
        <w:t xml:space="preserve"> or university (4 years or more</w:t>
      </w:r>
      <w:r w:rsidR="00B21358" w:rsidRPr="00C7709A">
        <w:rPr>
          <w:sz w:val="22"/>
          <w:szCs w:val="22"/>
          <w:lang w:val="en-US"/>
        </w:rPr>
        <w:t>)</w:t>
      </w:r>
    </w:p>
    <w:p w14:paraId="59D4042D" w14:textId="77777777" w:rsidR="00B21358" w:rsidRPr="00C7709A" w:rsidRDefault="00B21358" w:rsidP="00B21358">
      <w:pPr>
        <w:rPr>
          <w:sz w:val="22"/>
          <w:szCs w:val="22"/>
          <w:lang w:val="en-US"/>
        </w:rPr>
      </w:pPr>
    </w:p>
    <w:p w14:paraId="35B11AA6" w14:textId="79E2C353" w:rsidR="00B21358" w:rsidRPr="00C7709A" w:rsidRDefault="004B5024" w:rsidP="00B21358">
      <w:pPr>
        <w:rPr>
          <w:sz w:val="22"/>
          <w:szCs w:val="22"/>
          <w:lang w:val="en-US"/>
        </w:rPr>
      </w:pPr>
      <w:r w:rsidRPr="00C7709A">
        <w:rPr>
          <w:b/>
          <w:sz w:val="22"/>
          <w:szCs w:val="22"/>
          <w:lang w:val="en-US"/>
        </w:rPr>
        <w:t>9. Your current employment status</w:t>
      </w:r>
      <w:r w:rsidR="00B21358" w:rsidRPr="00C7709A">
        <w:rPr>
          <w:b/>
          <w:sz w:val="22"/>
          <w:szCs w:val="22"/>
          <w:lang w:val="en-US"/>
        </w:rPr>
        <w:t>:</w:t>
      </w:r>
      <w:r w:rsidR="00B21358" w:rsidRPr="00C7709A">
        <w:rPr>
          <w:sz w:val="22"/>
          <w:szCs w:val="22"/>
          <w:lang w:val="en-US"/>
        </w:rPr>
        <w:t xml:space="preserve"> </w:t>
      </w:r>
      <w:r w:rsidR="00C7709A" w:rsidRPr="00C7709A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all that apply</w:t>
      </w:r>
      <w:r w:rsidR="00B21358" w:rsidRPr="00C7709A">
        <w:rPr>
          <w:sz w:val="20"/>
          <w:szCs w:val="20"/>
          <w:lang w:val="en-US"/>
        </w:rPr>
        <w:t>)</w:t>
      </w:r>
    </w:p>
    <w:p w14:paraId="66582626" w14:textId="77777777" w:rsidR="002B154F" w:rsidRPr="00C7709A" w:rsidRDefault="002B154F" w:rsidP="00B21358">
      <w:pPr>
        <w:rPr>
          <w:sz w:val="22"/>
          <w:szCs w:val="22"/>
          <w:lang w:val="en-US"/>
        </w:rPr>
      </w:pPr>
    </w:p>
    <w:p w14:paraId="5EBC6375" w14:textId="13400D10" w:rsidR="00B21358" w:rsidRPr="00BC049D" w:rsidRDefault="00C7709A" w:rsidP="00B21358">
      <w:pPr>
        <w:pStyle w:val="ListParagraph"/>
        <w:numPr>
          <w:ilvl w:val="0"/>
          <w:numId w:val="7"/>
        </w:numPr>
        <w:ind w:left="360"/>
        <w:rPr>
          <w:sz w:val="22"/>
          <w:szCs w:val="22"/>
        </w:rPr>
      </w:pPr>
      <w:r>
        <w:rPr>
          <w:sz w:val="22"/>
          <w:szCs w:val="22"/>
        </w:rPr>
        <w:t>Employed</w:t>
      </w:r>
    </w:p>
    <w:p w14:paraId="7C406FAB" w14:textId="48C84010" w:rsidR="00B21358" w:rsidRPr="00BC049D" w:rsidRDefault="00C7709A" w:rsidP="00B21358">
      <w:pPr>
        <w:pStyle w:val="ListParagraph"/>
        <w:numPr>
          <w:ilvl w:val="0"/>
          <w:numId w:val="41"/>
        </w:numPr>
        <w:rPr>
          <w:sz w:val="22"/>
          <w:szCs w:val="22"/>
        </w:rPr>
      </w:pPr>
      <w:r>
        <w:rPr>
          <w:sz w:val="22"/>
          <w:szCs w:val="22"/>
        </w:rPr>
        <w:t>Full time</w:t>
      </w:r>
    </w:p>
    <w:p w14:paraId="4F08F01A" w14:textId="6D5EF40A" w:rsidR="00B21358" w:rsidRPr="00BC049D" w:rsidRDefault="00C7709A" w:rsidP="00B21358">
      <w:pPr>
        <w:pStyle w:val="ListParagraph"/>
        <w:numPr>
          <w:ilvl w:val="0"/>
          <w:numId w:val="41"/>
        </w:numPr>
        <w:rPr>
          <w:sz w:val="22"/>
          <w:szCs w:val="22"/>
        </w:rPr>
      </w:pPr>
      <w:r>
        <w:rPr>
          <w:sz w:val="22"/>
          <w:szCs w:val="22"/>
        </w:rPr>
        <w:t>Part time</w:t>
      </w:r>
    </w:p>
    <w:p w14:paraId="24EFEE63" w14:textId="012D56C4" w:rsidR="00AA64E0" w:rsidRPr="00BC049D" w:rsidRDefault="007139B5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Un</w:t>
      </w:r>
      <w:r w:rsidR="008031FA">
        <w:rPr>
          <w:sz w:val="22"/>
          <w:szCs w:val="22"/>
        </w:rPr>
        <w:t>employed</w:t>
      </w:r>
    </w:p>
    <w:p w14:paraId="239916BF" w14:textId="438B01EE" w:rsidR="00B21358" w:rsidRPr="00002D20" w:rsidRDefault="00846759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Pupil</w:t>
      </w:r>
      <w:r w:rsidR="00B21358" w:rsidRPr="00002D20">
        <w:rPr>
          <w:sz w:val="22"/>
          <w:szCs w:val="22"/>
          <w:lang w:val="en-US"/>
        </w:rPr>
        <w:t>/student</w:t>
      </w:r>
      <w:r w:rsidR="001E331D" w:rsidRPr="00002D20">
        <w:rPr>
          <w:sz w:val="22"/>
          <w:szCs w:val="22"/>
          <w:lang w:val="en-US"/>
        </w:rPr>
        <w:t>?</w:t>
      </w:r>
    </w:p>
    <w:p w14:paraId="430A5B81" w14:textId="0C7E5F29" w:rsidR="00B21358" w:rsidRPr="00BC049D" w:rsidRDefault="008031F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Retired</w:t>
      </w:r>
    </w:p>
    <w:p w14:paraId="7F652D97" w14:textId="3C44BBD1" w:rsidR="00B21358" w:rsidRPr="00BC049D" w:rsidRDefault="008031F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Disabled</w:t>
      </w:r>
      <w:r w:rsidR="004B5883" w:rsidRPr="00BC049D">
        <w:rPr>
          <w:sz w:val="22"/>
          <w:szCs w:val="22"/>
        </w:rPr>
        <w:t>:</w:t>
      </w:r>
      <w:r w:rsidR="00B21358" w:rsidRPr="00BC049D">
        <w:rPr>
          <w:sz w:val="22"/>
          <w:szCs w:val="22"/>
        </w:rPr>
        <w:t xml:space="preserve"> ___________%</w:t>
      </w:r>
    </w:p>
    <w:p w14:paraId="6792EFDE" w14:textId="518C4DDA" w:rsidR="00B21358" w:rsidRPr="00BC049D" w:rsidRDefault="00C7709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 xml:space="preserve">Sick-listed </w:t>
      </w:r>
      <w:r w:rsidR="00B21358" w:rsidRPr="00BC049D">
        <w:rPr>
          <w:sz w:val="22"/>
          <w:szCs w:val="22"/>
        </w:rPr>
        <w:t>: __________%</w:t>
      </w:r>
    </w:p>
    <w:p w14:paraId="0B08F4CA" w14:textId="526D2E0C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general practitioner</w:t>
      </w:r>
    </w:p>
    <w:p w14:paraId="71A39464" w14:textId="43C1FF48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chiropractor</w:t>
      </w:r>
    </w:p>
    <w:p w14:paraId="2B80A436" w14:textId="22787758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manual therapist</w:t>
      </w:r>
    </w:p>
    <w:p w14:paraId="0128640B" w14:textId="6D2052C5" w:rsidR="00B21358" w:rsidRPr="00BC049D" w:rsidRDefault="00E41D88" w:rsidP="00B21358">
      <w:pPr>
        <w:pStyle w:val="ListParagraph"/>
        <w:numPr>
          <w:ilvl w:val="0"/>
          <w:numId w:val="9"/>
        </w:numPr>
        <w:ind w:left="349"/>
        <w:rPr>
          <w:sz w:val="22"/>
          <w:szCs w:val="22"/>
        </w:rPr>
      </w:pPr>
      <w:r>
        <w:rPr>
          <w:sz w:val="22"/>
          <w:szCs w:val="22"/>
        </w:rPr>
        <w:t>Work assessment allowance</w:t>
      </w:r>
      <w:r w:rsidR="00A24513">
        <w:rPr>
          <w:sz w:val="22"/>
          <w:szCs w:val="22"/>
        </w:rPr>
        <w:t xml:space="preserve"> </w:t>
      </w:r>
    </w:p>
    <w:p w14:paraId="0A15F303" w14:textId="33CF6A65" w:rsidR="00846759" w:rsidRDefault="00AB6547" w:rsidP="00846759">
      <w:pPr>
        <w:pStyle w:val="ListParagraph"/>
        <w:numPr>
          <w:ilvl w:val="0"/>
          <w:numId w:val="9"/>
        </w:numPr>
        <w:ind w:left="349"/>
        <w:rPr>
          <w:sz w:val="22"/>
          <w:szCs w:val="22"/>
          <w:lang w:val="en-US"/>
        </w:rPr>
      </w:pPr>
      <w:r w:rsidRPr="00E41D88">
        <w:rPr>
          <w:sz w:val="22"/>
          <w:szCs w:val="22"/>
          <w:lang w:val="en-US"/>
        </w:rPr>
        <w:t>Stay-at-home</w:t>
      </w:r>
      <w:r w:rsidR="00E41D88" w:rsidRPr="00E41D88">
        <w:rPr>
          <w:sz w:val="22"/>
          <w:szCs w:val="22"/>
          <w:lang w:val="en-US"/>
        </w:rPr>
        <w:t>/not in paid work</w:t>
      </w:r>
    </w:p>
    <w:p w14:paraId="37316102" w14:textId="7AAD2A2F" w:rsidR="00846759" w:rsidRDefault="00846759" w:rsidP="00846759">
      <w:pPr>
        <w:pStyle w:val="ListParagraph"/>
        <w:numPr>
          <w:ilvl w:val="0"/>
          <w:numId w:val="9"/>
        </w:numPr>
        <w:ind w:left="349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Other______________________________________</w:t>
      </w:r>
    </w:p>
    <w:p w14:paraId="511BAF3B" w14:textId="22280F4B" w:rsidR="00846759" w:rsidRDefault="00846759" w:rsidP="00846759">
      <w:pPr>
        <w:pStyle w:val="ListParagraph"/>
        <w:ind w:left="0"/>
        <w:rPr>
          <w:sz w:val="22"/>
          <w:szCs w:val="22"/>
          <w:lang w:val="en-US"/>
        </w:rPr>
      </w:pPr>
    </w:p>
    <w:p w14:paraId="36BD2DD3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1293DB9C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4D5CAEFC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77B1E60A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179C8F63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5E916314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3F90D319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28B14D7E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76F1C2E9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7ED30E6E" w14:textId="362BBEB8" w:rsidR="004B5883" w:rsidRPr="00846759" w:rsidRDefault="00254087" w:rsidP="004B5883">
      <w:pPr>
        <w:rPr>
          <w:sz w:val="22"/>
          <w:szCs w:val="22"/>
          <w:lang w:val="en-US"/>
        </w:rPr>
      </w:pPr>
      <w:r w:rsidRPr="0024322A">
        <w:rPr>
          <w:b/>
          <w:sz w:val="22"/>
          <w:szCs w:val="22"/>
          <w:lang w:val="en-US"/>
        </w:rPr>
        <w:t>10</w:t>
      </w:r>
      <w:r w:rsidR="0024322A" w:rsidRPr="0024322A">
        <w:rPr>
          <w:b/>
          <w:sz w:val="22"/>
          <w:szCs w:val="22"/>
          <w:lang w:val="en-US"/>
        </w:rPr>
        <w:t xml:space="preserve">. How </w:t>
      </w:r>
      <w:r w:rsidR="00846759">
        <w:rPr>
          <w:b/>
          <w:sz w:val="22"/>
          <w:szCs w:val="22"/>
          <w:lang w:val="en-US"/>
        </w:rPr>
        <w:t>will you</w:t>
      </w:r>
      <w:r w:rsidR="0024322A" w:rsidRPr="0024322A">
        <w:rPr>
          <w:b/>
          <w:sz w:val="22"/>
          <w:szCs w:val="22"/>
          <w:lang w:val="en-US"/>
        </w:rPr>
        <w:t xml:space="preserve"> describe your current employment</w:t>
      </w:r>
      <w:r w:rsidR="004B5883" w:rsidRPr="0024322A">
        <w:rPr>
          <w:b/>
          <w:sz w:val="22"/>
          <w:szCs w:val="22"/>
          <w:lang w:val="en-US"/>
        </w:rPr>
        <w:t xml:space="preserve">? </w:t>
      </w:r>
      <w:r w:rsidR="00F83C04" w:rsidRPr="00846759">
        <w:rPr>
          <w:sz w:val="20"/>
          <w:szCs w:val="20"/>
          <w:lang w:val="en-US"/>
        </w:rPr>
        <w:t>(</w:t>
      </w:r>
      <w:r w:rsidR="00041CFB" w:rsidRPr="00846759">
        <w:rPr>
          <w:sz w:val="20"/>
          <w:szCs w:val="20"/>
          <w:lang w:val="en-US"/>
        </w:rPr>
        <w:t>check all that apply</w:t>
      </w:r>
      <w:r w:rsidR="004B5883" w:rsidRPr="00846759">
        <w:rPr>
          <w:sz w:val="20"/>
          <w:szCs w:val="20"/>
          <w:lang w:val="en-US"/>
        </w:rPr>
        <w:t>)</w:t>
      </w:r>
    </w:p>
    <w:p w14:paraId="01DD9B75" w14:textId="77777777" w:rsidR="002B154F" w:rsidRPr="00846759" w:rsidRDefault="002B154F" w:rsidP="004B5883">
      <w:pPr>
        <w:rPr>
          <w:sz w:val="22"/>
          <w:szCs w:val="22"/>
          <w:lang w:val="en-US"/>
        </w:rPr>
      </w:pPr>
    </w:p>
    <w:p w14:paraId="2DA196F8" w14:textId="496580A2" w:rsidR="004B5883" w:rsidRPr="004E5A13" w:rsidRDefault="0024322A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4E5A13">
        <w:rPr>
          <w:sz w:val="22"/>
          <w:szCs w:val="22"/>
          <w:lang w:val="en-US"/>
        </w:rPr>
        <w:t>Mostly sedentary work (</w:t>
      </w:r>
      <w:proofErr w:type="gramStart"/>
      <w:r w:rsidRPr="004E5A13">
        <w:rPr>
          <w:sz w:val="22"/>
          <w:szCs w:val="22"/>
          <w:lang w:val="en-US"/>
        </w:rPr>
        <w:t>e.g.</w:t>
      </w:r>
      <w:proofErr w:type="gramEnd"/>
      <w:r w:rsidR="004E5A13" w:rsidRPr="004E5A13">
        <w:rPr>
          <w:sz w:val="22"/>
          <w:szCs w:val="22"/>
          <w:lang w:val="en-US"/>
        </w:rPr>
        <w:t xml:space="preserve"> d</w:t>
      </w:r>
      <w:r w:rsidR="004E5A13">
        <w:rPr>
          <w:sz w:val="22"/>
          <w:szCs w:val="22"/>
          <w:lang w:val="en-US"/>
        </w:rPr>
        <w:t>esk work, assembly work</w:t>
      </w:r>
      <w:r w:rsidR="004B5883" w:rsidRPr="004E5A13">
        <w:rPr>
          <w:sz w:val="22"/>
          <w:szCs w:val="22"/>
          <w:lang w:val="en-US"/>
        </w:rPr>
        <w:t>)</w:t>
      </w:r>
    </w:p>
    <w:p w14:paraId="2B297C2B" w14:textId="55E7ADC7" w:rsidR="004B5883" w:rsidRPr="0015212C" w:rsidRDefault="0015212C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15212C">
        <w:rPr>
          <w:sz w:val="22"/>
          <w:szCs w:val="22"/>
          <w:lang w:val="en-US"/>
        </w:rPr>
        <w:t>Work</w:t>
      </w:r>
      <w:r>
        <w:rPr>
          <w:sz w:val="22"/>
          <w:szCs w:val="22"/>
          <w:lang w:val="en-US"/>
        </w:rPr>
        <w:t xml:space="preserve"> which </w:t>
      </w:r>
      <w:proofErr w:type="gramStart"/>
      <w:r>
        <w:rPr>
          <w:sz w:val="22"/>
          <w:szCs w:val="22"/>
          <w:lang w:val="en-US"/>
        </w:rPr>
        <w:t>require</w:t>
      </w:r>
      <w:proofErr w:type="gramEnd"/>
      <w:r>
        <w:rPr>
          <w:sz w:val="22"/>
          <w:szCs w:val="22"/>
          <w:lang w:val="en-US"/>
        </w:rPr>
        <w:t xml:space="preserve"> a lot of walking</w:t>
      </w:r>
      <w:r w:rsidR="00AF7F4E">
        <w:rPr>
          <w:sz w:val="22"/>
          <w:szCs w:val="22"/>
          <w:lang w:val="en-US"/>
        </w:rPr>
        <w:t xml:space="preserve"> (e.g. clerk work</w:t>
      </w:r>
      <w:r w:rsidR="00401F1E" w:rsidRPr="0015212C">
        <w:rPr>
          <w:sz w:val="22"/>
          <w:szCs w:val="22"/>
          <w:lang w:val="en-US"/>
        </w:rPr>
        <w:t>, light industrial work, teaching</w:t>
      </w:r>
      <w:r w:rsidR="004B5883" w:rsidRPr="0015212C">
        <w:rPr>
          <w:sz w:val="22"/>
          <w:szCs w:val="22"/>
          <w:lang w:val="en-US"/>
        </w:rPr>
        <w:t>)</w:t>
      </w:r>
    </w:p>
    <w:p w14:paraId="718D4074" w14:textId="0BD613C5" w:rsidR="004B5883" w:rsidRPr="004B4C94" w:rsidRDefault="00AF7F4E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4B4C94">
        <w:rPr>
          <w:sz w:val="22"/>
          <w:szCs w:val="22"/>
          <w:lang w:val="en-US"/>
        </w:rPr>
        <w:t xml:space="preserve">Work which </w:t>
      </w:r>
      <w:proofErr w:type="gramStart"/>
      <w:r w:rsidRPr="004B4C94">
        <w:rPr>
          <w:sz w:val="22"/>
          <w:szCs w:val="22"/>
          <w:lang w:val="en-US"/>
        </w:rPr>
        <w:t>require</w:t>
      </w:r>
      <w:proofErr w:type="gramEnd"/>
      <w:r w:rsidRPr="004B4C94">
        <w:rPr>
          <w:sz w:val="22"/>
          <w:szCs w:val="22"/>
          <w:lang w:val="en-US"/>
        </w:rPr>
        <w:t xml:space="preserve"> a lot of walking as well as lifting</w:t>
      </w:r>
      <w:r w:rsidR="0015212C" w:rsidRPr="004B4C94">
        <w:rPr>
          <w:sz w:val="22"/>
          <w:szCs w:val="22"/>
          <w:lang w:val="en-US"/>
        </w:rPr>
        <w:t xml:space="preserve"> (e.g. postman, nurse</w:t>
      </w:r>
      <w:r w:rsidR="00846759">
        <w:rPr>
          <w:sz w:val="22"/>
          <w:szCs w:val="22"/>
          <w:lang w:val="en-US"/>
        </w:rPr>
        <w:t>, kinder</w:t>
      </w:r>
      <w:r w:rsidR="004B5C5B" w:rsidRPr="004B4C94">
        <w:rPr>
          <w:sz w:val="22"/>
          <w:szCs w:val="22"/>
          <w:lang w:val="en-US"/>
        </w:rPr>
        <w:t>garten, construction work</w:t>
      </w:r>
      <w:r w:rsidR="004B5883" w:rsidRPr="004B4C94">
        <w:rPr>
          <w:sz w:val="22"/>
          <w:szCs w:val="22"/>
          <w:lang w:val="en-US"/>
        </w:rPr>
        <w:t>)</w:t>
      </w:r>
    </w:p>
    <w:p w14:paraId="52EEA33E" w14:textId="1464123B" w:rsidR="004B5883" w:rsidRPr="00B058D1" w:rsidRDefault="004B5C5B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B058D1">
        <w:rPr>
          <w:sz w:val="22"/>
          <w:szCs w:val="22"/>
          <w:lang w:val="en-US"/>
        </w:rPr>
        <w:t>Heavy body work (</w:t>
      </w:r>
      <w:proofErr w:type="gramStart"/>
      <w:r w:rsidRPr="00B058D1">
        <w:rPr>
          <w:sz w:val="22"/>
          <w:szCs w:val="22"/>
          <w:lang w:val="en-US"/>
        </w:rPr>
        <w:t>e.g.</w:t>
      </w:r>
      <w:proofErr w:type="gramEnd"/>
      <w:r w:rsidRPr="00B058D1">
        <w:rPr>
          <w:sz w:val="22"/>
          <w:szCs w:val="22"/>
          <w:lang w:val="en-US"/>
        </w:rPr>
        <w:t xml:space="preserve"> forestry work, heavy agricultural work, heavy construction work</w:t>
      </w:r>
      <w:r w:rsidR="004B5883" w:rsidRPr="00B058D1">
        <w:rPr>
          <w:sz w:val="22"/>
          <w:szCs w:val="22"/>
          <w:lang w:val="en-US"/>
        </w:rPr>
        <w:t>)</w:t>
      </w:r>
    </w:p>
    <w:p w14:paraId="27F95A2A" w14:textId="7234C895" w:rsidR="004B5883" w:rsidRPr="00BC049D" w:rsidRDefault="004B5883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 w:rsidRPr="00BC049D">
        <w:rPr>
          <w:sz w:val="22"/>
          <w:szCs w:val="22"/>
        </w:rPr>
        <w:t>Repet</w:t>
      </w:r>
      <w:r w:rsidR="0015212C">
        <w:rPr>
          <w:sz w:val="22"/>
          <w:szCs w:val="22"/>
        </w:rPr>
        <w:t>itive work with time pressure</w:t>
      </w:r>
    </w:p>
    <w:p w14:paraId="2404D287" w14:textId="30B39786" w:rsidR="004B5883" w:rsidRPr="00BC049D" w:rsidRDefault="00B058D1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>
        <w:rPr>
          <w:sz w:val="22"/>
          <w:szCs w:val="22"/>
        </w:rPr>
        <w:t>Self-employed</w:t>
      </w:r>
      <w:r w:rsidR="004B5883" w:rsidRPr="00BC049D">
        <w:rPr>
          <w:sz w:val="22"/>
          <w:szCs w:val="22"/>
        </w:rPr>
        <w:t>/freelance</w:t>
      </w:r>
    </w:p>
    <w:p w14:paraId="680D53A4" w14:textId="56BBA7B5" w:rsidR="00AA64E0" w:rsidRPr="00BC049D" w:rsidRDefault="00E41D88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>
        <w:rPr>
          <w:sz w:val="22"/>
          <w:szCs w:val="22"/>
        </w:rPr>
        <w:t>Not in paid work</w:t>
      </w:r>
    </w:p>
    <w:p w14:paraId="624EA92C" w14:textId="77777777" w:rsidR="00254087" w:rsidRPr="00BC049D" w:rsidRDefault="00254087" w:rsidP="00254087">
      <w:pPr>
        <w:rPr>
          <w:sz w:val="22"/>
          <w:szCs w:val="22"/>
        </w:rPr>
      </w:pPr>
    </w:p>
    <w:p w14:paraId="7EBCDAB7" w14:textId="77777777" w:rsidR="00254087" w:rsidRPr="00BC049D" w:rsidRDefault="00254087" w:rsidP="00254087">
      <w:pPr>
        <w:rPr>
          <w:sz w:val="22"/>
          <w:szCs w:val="22"/>
        </w:rPr>
      </w:pPr>
    </w:p>
    <w:p w14:paraId="2E1FA79A" w14:textId="77777777" w:rsidR="00254087" w:rsidRPr="00BC049D" w:rsidRDefault="00254087" w:rsidP="00254087">
      <w:pPr>
        <w:rPr>
          <w:sz w:val="22"/>
          <w:szCs w:val="22"/>
        </w:rPr>
      </w:pPr>
    </w:p>
    <w:p w14:paraId="0F6D8202" w14:textId="77777777" w:rsidR="00254087" w:rsidRPr="00BC049D" w:rsidRDefault="00254087" w:rsidP="00254087">
      <w:pPr>
        <w:rPr>
          <w:sz w:val="22"/>
          <w:szCs w:val="22"/>
        </w:rPr>
      </w:pPr>
    </w:p>
    <w:p w14:paraId="77215001" w14:textId="77777777" w:rsidR="00F316C0" w:rsidRPr="00BC049D" w:rsidRDefault="00F316C0" w:rsidP="00254087">
      <w:pPr>
        <w:rPr>
          <w:sz w:val="22"/>
          <w:szCs w:val="22"/>
        </w:rPr>
      </w:pPr>
    </w:p>
    <w:p w14:paraId="540728EE" w14:textId="77777777" w:rsidR="00254087" w:rsidRPr="00BC049D" w:rsidRDefault="00254087" w:rsidP="00254087">
      <w:pPr>
        <w:rPr>
          <w:sz w:val="22"/>
          <w:szCs w:val="22"/>
        </w:rPr>
      </w:pPr>
    </w:p>
    <w:p w14:paraId="31BA01F6" w14:textId="77777777" w:rsidR="004B5883" w:rsidRPr="00BC049D" w:rsidRDefault="004B5883" w:rsidP="00B21358">
      <w:pPr>
        <w:rPr>
          <w:sz w:val="22"/>
          <w:szCs w:val="22"/>
        </w:rPr>
        <w:sectPr w:rsidR="004B5883" w:rsidRPr="00BC049D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329FAB52" w14:textId="3C4CA204" w:rsidR="00846759" w:rsidRDefault="00846759" w:rsidP="00B21358">
      <w:pPr>
        <w:rPr>
          <w:b/>
          <w:sz w:val="22"/>
          <w:szCs w:val="22"/>
          <w:lang w:val="en-US"/>
        </w:rPr>
      </w:pPr>
    </w:p>
    <w:p w14:paraId="62F045DF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4809D567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648DA6BA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787AF96B" w14:textId="7E19447F" w:rsidR="00B21358" w:rsidRPr="00ED5EDF" w:rsidRDefault="00254087" w:rsidP="00B21358">
      <w:pPr>
        <w:rPr>
          <w:sz w:val="22"/>
          <w:szCs w:val="22"/>
          <w:lang w:val="en-US"/>
        </w:rPr>
      </w:pPr>
      <w:r w:rsidRPr="00ED5EDF">
        <w:rPr>
          <w:b/>
          <w:sz w:val="22"/>
          <w:szCs w:val="22"/>
          <w:lang w:val="en-US"/>
        </w:rPr>
        <w:lastRenderedPageBreak/>
        <w:t>11</w:t>
      </w:r>
      <w:r w:rsidR="00ED5EDF" w:rsidRPr="00ED5EDF">
        <w:rPr>
          <w:b/>
          <w:sz w:val="22"/>
          <w:szCs w:val="22"/>
          <w:lang w:val="en-US"/>
        </w:rPr>
        <w:t xml:space="preserve">. </w:t>
      </w:r>
      <w:r w:rsidR="00002D20">
        <w:rPr>
          <w:b/>
          <w:sz w:val="22"/>
          <w:szCs w:val="22"/>
          <w:lang w:val="en-US"/>
        </w:rPr>
        <w:t>Describe your current</w:t>
      </w:r>
      <w:r w:rsidR="00ED5EDF" w:rsidRPr="00ED5EDF">
        <w:rPr>
          <w:b/>
          <w:sz w:val="22"/>
          <w:szCs w:val="22"/>
          <w:lang w:val="en-US"/>
        </w:rPr>
        <w:t xml:space="preserve"> work</w:t>
      </w:r>
      <w:r w:rsidR="00002D20">
        <w:rPr>
          <w:b/>
          <w:sz w:val="22"/>
          <w:szCs w:val="22"/>
          <w:lang w:val="en-US"/>
        </w:rPr>
        <w:t xml:space="preserve"> ability</w:t>
      </w:r>
      <w:r w:rsidR="00ED5EDF" w:rsidRPr="00ED5EDF">
        <w:rPr>
          <w:b/>
          <w:sz w:val="22"/>
          <w:szCs w:val="22"/>
          <w:lang w:val="en-US"/>
        </w:rPr>
        <w:t xml:space="preserve"> compared to when it was at its best</w:t>
      </w:r>
      <w:r w:rsidR="00ED5EDF">
        <w:rPr>
          <w:b/>
          <w:sz w:val="22"/>
          <w:szCs w:val="22"/>
          <w:lang w:val="en-US"/>
        </w:rPr>
        <w:t xml:space="preserve"> in your life</w:t>
      </w:r>
      <w:r w:rsidR="00B21358" w:rsidRPr="00ED5EDF">
        <w:rPr>
          <w:b/>
          <w:sz w:val="22"/>
          <w:szCs w:val="22"/>
          <w:lang w:val="en-US"/>
        </w:rPr>
        <w:t xml:space="preserve">: </w:t>
      </w:r>
    </w:p>
    <w:p w14:paraId="20BF6520" w14:textId="41AA2CE9" w:rsidR="00B21358" w:rsidRPr="00BC535F" w:rsidRDefault="00BC535F" w:rsidP="004B5883">
      <w:pPr>
        <w:rPr>
          <w:sz w:val="22"/>
          <w:szCs w:val="22"/>
          <w:lang w:val="en-US"/>
        </w:rPr>
      </w:pPr>
      <w:r w:rsidRPr="00BC535F">
        <w:rPr>
          <w:sz w:val="22"/>
          <w:szCs w:val="22"/>
          <w:lang w:val="en-US"/>
        </w:rPr>
        <w:t xml:space="preserve">Your best </w:t>
      </w:r>
      <w:r w:rsidR="00002D20">
        <w:rPr>
          <w:sz w:val="22"/>
          <w:szCs w:val="22"/>
          <w:lang w:val="en-US"/>
        </w:rPr>
        <w:t>work ability</w:t>
      </w:r>
      <w:r w:rsidRPr="00BC535F">
        <w:rPr>
          <w:sz w:val="22"/>
          <w:szCs w:val="22"/>
          <w:lang w:val="en-US"/>
        </w:rPr>
        <w:t xml:space="preserve"> ever is set to 10 points</w:t>
      </w:r>
      <w:r w:rsidR="00B21358" w:rsidRPr="00BC535F">
        <w:rPr>
          <w:sz w:val="22"/>
          <w:szCs w:val="22"/>
          <w:lang w:val="en-US"/>
        </w:rPr>
        <w:t>.</w:t>
      </w:r>
      <w:r w:rsidRPr="00BC535F">
        <w:rPr>
          <w:sz w:val="22"/>
          <w:szCs w:val="22"/>
          <w:lang w:val="en-US"/>
        </w:rPr>
        <w:t xml:space="preserve"> What number would you put</w:t>
      </w:r>
      <w:r w:rsidR="00002D20">
        <w:rPr>
          <w:sz w:val="22"/>
          <w:szCs w:val="22"/>
          <w:lang w:val="en-US"/>
        </w:rPr>
        <w:t xml:space="preserve"> on your present work ability</w:t>
      </w:r>
      <w:r w:rsidRPr="00BC535F">
        <w:rPr>
          <w:sz w:val="22"/>
          <w:szCs w:val="22"/>
          <w:lang w:val="en-US"/>
        </w:rPr>
        <w:t>?</w:t>
      </w:r>
      <w:r w:rsidR="00B21358" w:rsidRPr="00BC535F">
        <w:rPr>
          <w:sz w:val="22"/>
          <w:szCs w:val="22"/>
          <w:lang w:val="en-US"/>
        </w:rPr>
        <w:t xml:space="preserve">  </w:t>
      </w:r>
      <w:r w:rsidRPr="003F7977">
        <w:rPr>
          <w:sz w:val="22"/>
          <w:szCs w:val="22"/>
          <w:lang w:val="en-US"/>
        </w:rPr>
        <w:t xml:space="preserve"> </w:t>
      </w:r>
      <w:r w:rsidRPr="00BC535F">
        <w:rPr>
          <w:sz w:val="22"/>
          <w:szCs w:val="22"/>
          <w:lang w:val="en-US"/>
        </w:rPr>
        <w:t xml:space="preserve">(Put a circle around the </w:t>
      </w:r>
      <w:r w:rsidR="00846759" w:rsidRPr="00BC535F">
        <w:rPr>
          <w:sz w:val="22"/>
          <w:szCs w:val="22"/>
          <w:lang w:val="en-US"/>
        </w:rPr>
        <w:t>number that</w:t>
      </w:r>
      <w:r w:rsidRPr="00BC535F">
        <w:rPr>
          <w:sz w:val="22"/>
          <w:szCs w:val="22"/>
          <w:lang w:val="en-US"/>
        </w:rPr>
        <w:t xml:space="preserve"> best describes your present</w:t>
      </w:r>
      <w:r w:rsidR="00002D20">
        <w:rPr>
          <w:sz w:val="22"/>
          <w:szCs w:val="22"/>
          <w:lang w:val="en-US"/>
        </w:rPr>
        <w:t xml:space="preserve"> work ability</w:t>
      </w:r>
      <w:r w:rsidRPr="00BC535F">
        <w:rPr>
          <w:sz w:val="22"/>
          <w:szCs w:val="22"/>
          <w:lang w:val="en-US"/>
        </w:rPr>
        <w:t>.</w:t>
      </w:r>
      <w:r>
        <w:rPr>
          <w:sz w:val="22"/>
          <w:szCs w:val="22"/>
          <w:lang w:val="en-US"/>
        </w:rPr>
        <w:t xml:space="preserve"> 0 points means that you are unable to work</w:t>
      </w:r>
      <w:r w:rsidR="00E7745A">
        <w:rPr>
          <w:sz w:val="22"/>
          <w:szCs w:val="22"/>
          <w:lang w:val="en-US"/>
        </w:rPr>
        <w:t xml:space="preserve"> at all,</w:t>
      </w:r>
      <w:r>
        <w:rPr>
          <w:sz w:val="22"/>
          <w:szCs w:val="22"/>
          <w:lang w:val="en-US"/>
        </w:rPr>
        <w:t xml:space="preserve"> whereas 10 points mean</w:t>
      </w:r>
      <w:r w:rsidR="00E7745A">
        <w:rPr>
          <w:sz w:val="22"/>
          <w:szCs w:val="22"/>
          <w:lang w:val="en-US"/>
        </w:rPr>
        <w:t xml:space="preserve"> that your</w:t>
      </w:r>
      <w:r w:rsidR="00002D20">
        <w:rPr>
          <w:sz w:val="22"/>
          <w:szCs w:val="22"/>
          <w:lang w:val="en-US"/>
        </w:rPr>
        <w:t xml:space="preserve"> work ability</w:t>
      </w:r>
      <w:r w:rsidR="00846759">
        <w:rPr>
          <w:sz w:val="22"/>
          <w:szCs w:val="22"/>
          <w:lang w:val="en-US"/>
        </w:rPr>
        <w:t xml:space="preserve"> is currently at its best</w:t>
      </w:r>
      <w:r w:rsidRPr="00BC535F"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>–</w:t>
      </w:r>
      <w:r w:rsidRPr="00BC535F"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>please put a circle even if you are not in a paid work situation).</w:t>
      </w:r>
    </w:p>
    <w:p w14:paraId="69973BCA" w14:textId="77777777" w:rsidR="00AA64E0" w:rsidRPr="00BC535F" w:rsidRDefault="00AA64E0" w:rsidP="00AA64E0">
      <w:pPr>
        <w:rPr>
          <w:sz w:val="22"/>
          <w:szCs w:val="22"/>
          <w:lang w:val="en-US"/>
        </w:rPr>
      </w:pPr>
    </w:p>
    <w:p w14:paraId="69DD92F1" w14:textId="77777777" w:rsidR="00B21358" w:rsidRPr="007139B5" w:rsidRDefault="00B21358" w:rsidP="00B21358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7E6FE380" w14:textId="3983F4B0" w:rsidR="00054116" w:rsidRDefault="004B5883" w:rsidP="00B21358">
      <w:pPr>
        <w:rPr>
          <w:sz w:val="20"/>
          <w:szCs w:val="20"/>
          <w:lang w:val="en-US"/>
        </w:rPr>
      </w:pPr>
      <w:r w:rsidRPr="007139B5">
        <w:rPr>
          <w:b/>
          <w:sz w:val="22"/>
          <w:szCs w:val="22"/>
          <w:lang w:val="en-US"/>
        </w:rPr>
        <w:tab/>
      </w:r>
      <w:r w:rsidR="001E331D" w:rsidRPr="001E331D">
        <w:rPr>
          <w:sz w:val="20"/>
          <w:szCs w:val="20"/>
          <w:lang w:val="en-US"/>
        </w:rPr>
        <w:t>Unable to work</w:t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="00054116">
        <w:rPr>
          <w:sz w:val="20"/>
          <w:szCs w:val="20"/>
          <w:lang w:val="en-US"/>
        </w:rPr>
        <w:tab/>
      </w:r>
      <w:proofErr w:type="spellStart"/>
      <w:r w:rsidR="00002D20">
        <w:rPr>
          <w:sz w:val="20"/>
          <w:szCs w:val="20"/>
          <w:lang w:val="en-US"/>
        </w:rPr>
        <w:t>work</w:t>
      </w:r>
      <w:proofErr w:type="spellEnd"/>
      <w:r w:rsidR="00002D20">
        <w:rPr>
          <w:sz w:val="20"/>
          <w:szCs w:val="20"/>
          <w:lang w:val="en-US"/>
        </w:rPr>
        <w:t xml:space="preserve"> ability</w:t>
      </w:r>
      <w:r w:rsidR="001E331D">
        <w:rPr>
          <w:sz w:val="20"/>
          <w:szCs w:val="20"/>
          <w:lang w:val="en-US"/>
        </w:rPr>
        <w:t xml:space="preserve"> </w:t>
      </w:r>
    </w:p>
    <w:p w14:paraId="745B0A3A" w14:textId="164EDF35" w:rsidR="00B21358" w:rsidRPr="00041CFB" w:rsidRDefault="001E331D" w:rsidP="00054116">
      <w:pPr>
        <w:ind w:left="7920"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is at its best</w:t>
      </w:r>
      <w:r w:rsidR="00002D20">
        <w:rPr>
          <w:sz w:val="20"/>
          <w:szCs w:val="20"/>
          <w:lang w:val="en-US"/>
        </w:rPr>
        <w:t xml:space="preserve"> </w:t>
      </w:r>
    </w:p>
    <w:p w14:paraId="63A45BBD" w14:textId="77777777" w:rsidR="004B5883" w:rsidRPr="001E331D" w:rsidRDefault="004B5883" w:rsidP="00B21358">
      <w:pPr>
        <w:rPr>
          <w:b/>
          <w:sz w:val="22"/>
          <w:szCs w:val="22"/>
          <w:lang w:val="en-US"/>
        </w:rPr>
      </w:pPr>
    </w:p>
    <w:p w14:paraId="3360477D" w14:textId="77777777" w:rsidR="005B44BC" w:rsidRPr="001E331D" w:rsidRDefault="005B44BC" w:rsidP="00B21358">
      <w:pPr>
        <w:rPr>
          <w:b/>
          <w:sz w:val="22"/>
          <w:szCs w:val="22"/>
          <w:lang w:val="en-US"/>
        </w:rPr>
      </w:pPr>
    </w:p>
    <w:p w14:paraId="0FA35A7C" w14:textId="5CD76C8D" w:rsidR="00B21358" w:rsidRPr="00F83C04" w:rsidRDefault="00F83C04" w:rsidP="00B21358">
      <w:pPr>
        <w:rPr>
          <w:sz w:val="22"/>
          <w:szCs w:val="22"/>
          <w:lang w:val="en-US"/>
        </w:rPr>
      </w:pPr>
      <w:r w:rsidRPr="00F83C04">
        <w:rPr>
          <w:b/>
          <w:sz w:val="22"/>
          <w:szCs w:val="22"/>
          <w:lang w:val="en-US"/>
        </w:rPr>
        <w:t>12. Do you enjoy your job, how is your job satisfaction</w:t>
      </w:r>
      <w:r w:rsidR="00B21358" w:rsidRPr="00F83C04">
        <w:rPr>
          <w:b/>
          <w:sz w:val="22"/>
          <w:szCs w:val="22"/>
          <w:lang w:val="en-US"/>
        </w:rPr>
        <w:t>?</w:t>
      </w:r>
      <w:r w:rsidR="00B21358" w:rsidRPr="00F83C04">
        <w:rPr>
          <w:sz w:val="22"/>
          <w:szCs w:val="22"/>
          <w:lang w:val="en-US"/>
        </w:rPr>
        <w:t xml:space="preserve"> </w:t>
      </w:r>
      <w:r w:rsidRPr="00F83C04">
        <w:rPr>
          <w:sz w:val="20"/>
          <w:szCs w:val="20"/>
          <w:lang w:val="en-US"/>
        </w:rPr>
        <w:t>(Put a ring around the value that suits you best</w:t>
      </w:r>
      <w:r w:rsidR="00B21358" w:rsidRPr="00F83C04">
        <w:rPr>
          <w:sz w:val="20"/>
          <w:szCs w:val="20"/>
          <w:lang w:val="en-US"/>
        </w:rPr>
        <w:t>)</w:t>
      </w:r>
    </w:p>
    <w:p w14:paraId="08D2F2E2" w14:textId="77777777" w:rsidR="00B21358" w:rsidRPr="00F83C04" w:rsidRDefault="00B21358" w:rsidP="00B21358">
      <w:pPr>
        <w:rPr>
          <w:b/>
          <w:sz w:val="22"/>
          <w:szCs w:val="22"/>
          <w:lang w:val="en-US"/>
        </w:rPr>
      </w:pPr>
    </w:p>
    <w:p w14:paraId="1FBC858C" w14:textId="77777777" w:rsidR="00B21358" w:rsidRPr="007139B5" w:rsidRDefault="00B21358" w:rsidP="00B21358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2FA4396F" w14:textId="2C287940" w:rsidR="00054116" w:rsidRDefault="00F83C04" w:rsidP="00F83C04">
      <w:pPr>
        <w:ind w:firstLine="720"/>
        <w:rPr>
          <w:sz w:val="20"/>
          <w:szCs w:val="20"/>
          <w:lang w:val="en-US"/>
        </w:rPr>
      </w:pPr>
      <w:r w:rsidRPr="00F83C04">
        <w:rPr>
          <w:sz w:val="20"/>
          <w:szCs w:val="20"/>
          <w:lang w:val="en-US"/>
        </w:rPr>
        <w:t>Strongly</w:t>
      </w:r>
      <w:r>
        <w:rPr>
          <w:sz w:val="20"/>
          <w:szCs w:val="20"/>
          <w:lang w:val="en-US"/>
        </w:rPr>
        <w:t xml:space="preserve"> </w:t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  <w:t>Thrive very well</w:t>
      </w:r>
    </w:p>
    <w:p w14:paraId="4A0EDB89" w14:textId="36072B9D" w:rsidR="00B21358" w:rsidRPr="00F83C04" w:rsidRDefault="00F83C04" w:rsidP="00F83C04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dissatisfied</w:t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  <w:t xml:space="preserve">        </w:t>
      </w:r>
    </w:p>
    <w:p w14:paraId="3708F076" w14:textId="77777777" w:rsidR="00E75E11" w:rsidRPr="00F83C04" w:rsidRDefault="00E75E11" w:rsidP="00254087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6CFDA29A" w14:textId="6007B0F1" w:rsidR="00B21358" w:rsidRPr="00F83C04" w:rsidRDefault="00F83C04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F83C04">
        <w:rPr>
          <w:b/>
          <w:sz w:val="22"/>
          <w:szCs w:val="22"/>
          <w:lang w:val="en-US"/>
        </w:rPr>
        <w:t>General health and physical activity</w:t>
      </w:r>
    </w:p>
    <w:p w14:paraId="5953CF93" w14:textId="77777777" w:rsidR="00095E9E" w:rsidRPr="00F83C04" w:rsidRDefault="00095E9E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7F4F2E50" w14:textId="77777777" w:rsidR="00E75E11" w:rsidRPr="00F83C04" w:rsidRDefault="00E75E11" w:rsidP="00B21358">
      <w:pPr>
        <w:rPr>
          <w:sz w:val="22"/>
          <w:szCs w:val="22"/>
          <w:lang w:val="en-US"/>
        </w:rPr>
      </w:pPr>
    </w:p>
    <w:p w14:paraId="1BB0B331" w14:textId="77777777" w:rsidR="00254087" w:rsidRPr="00F83C04" w:rsidRDefault="00254087" w:rsidP="00254087">
      <w:pPr>
        <w:rPr>
          <w:b/>
          <w:sz w:val="22"/>
          <w:szCs w:val="22"/>
          <w:lang w:val="en-US"/>
        </w:rPr>
        <w:sectPr w:rsidR="00254087" w:rsidRPr="00F83C04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64D729A7" w14:textId="5B9D559C" w:rsidR="00254087" w:rsidRPr="00FF4DF6" w:rsidRDefault="00FF4DF6" w:rsidP="00254087">
      <w:pPr>
        <w:rPr>
          <w:sz w:val="22"/>
          <w:szCs w:val="22"/>
          <w:lang w:val="en-US"/>
        </w:rPr>
      </w:pPr>
      <w:r w:rsidRPr="00FF4DF6">
        <w:rPr>
          <w:b/>
          <w:sz w:val="22"/>
          <w:szCs w:val="22"/>
          <w:lang w:val="en-US"/>
        </w:rPr>
        <w:t>13. Other health problems</w:t>
      </w:r>
      <w:r w:rsidR="00B216DA">
        <w:rPr>
          <w:b/>
          <w:sz w:val="22"/>
          <w:szCs w:val="22"/>
          <w:lang w:val="en-US"/>
        </w:rPr>
        <w:t>/issues</w:t>
      </w:r>
      <w:r w:rsidR="00254087" w:rsidRPr="00FF4DF6">
        <w:rPr>
          <w:b/>
          <w:sz w:val="22"/>
          <w:szCs w:val="22"/>
          <w:lang w:val="en-US"/>
        </w:rPr>
        <w:t xml:space="preserve">: </w:t>
      </w:r>
      <w:r w:rsidRPr="00FF4DF6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all that apply)</w:t>
      </w:r>
    </w:p>
    <w:p w14:paraId="2D65D71E" w14:textId="77777777" w:rsidR="002B154F" w:rsidRPr="00FF4DF6" w:rsidRDefault="002B154F" w:rsidP="00254087">
      <w:pPr>
        <w:rPr>
          <w:sz w:val="22"/>
          <w:szCs w:val="22"/>
          <w:lang w:val="en-US"/>
        </w:rPr>
      </w:pPr>
    </w:p>
    <w:p w14:paraId="36FA5F82" w14:textId="005A55B9" w:rsidR="00254087" w:rsidRPr="00054116" w:rsidRDefault="00054116" w:rsidP="00095E9E">
      <w:pPr>
        <w:pStyle w:val="ListParagraph"/>
        <w:numPr>
          <w:ilvl w:val="0"/>
          <w:numId w:val="16"/>
        </w:numPr>
        <w:ind w:left="357" w:hanging="357"/>
        <w:rPr>
          <w:sz w:val="22"/>
          <w:szCs w:val="22"/>
          <w:lang w:val="en-GB"/>
        </w:rPr>
      </w:pPr>
      <w:r w:rsidRPr="00054116">
        <w:rPr>
          <w:sz w:val="22"/>
          <w:szCs w:val="22"/>
          <w:lang w:val="en-GB"/>
        </w:rPr>
        <w:t>n</w:t>
      </w:r>
      <w:r w:rsidR="00FF4DF6" w:rsidRPr="00054116">
        <w:rPr>
          <w:sz w:val="22"/>
          <w:szCs w:val="22"/>
          <w:lang w:val="en-GB"/>
        </w:rPr>
        <w:t xml:space="preserve">o serious or </w:t>
      </w:r>
      <w:proofErr w:type="spellStart"/>
      <w:r w:rsidR="00FF4DF6" w:rsidRPr="00054116">
        <w:rPr>
          <w:sz w:val="22"/>
          <w:szCs w:val="22"/>
          <w:lang w:val="en-GB"/>
        </w:rPr>
        <w:t>cronic</w:t>
      </w:r>
      <w:proofErr w:type="spellEnd"/>
      <w:r w:rsidR="00FF4DF6" w:rsidRPr="00054116">
        <w:rPr>
          <w:sz w:val="22"/>
          <w:szCs w:val="22"/>
          <w:lang w:val="en-GB"/>
        </w:rPr>
        <w:t xml:space="preserve"> diseases</w:t>
      </w:r>
    </w:p>
    <w:p w14:paraId="3E2ECE40" w14:textId="2745F878" w:rsidR="00254087" w:rsidRPr="00BC049D" w:rsidRDefault="00FF4DF6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cardio vascular diseases</w:t>
      </w:r>
    </w:p>
    <w:p w14:paraId="24AB46CB" w14:textId="0BC631BA" w:rsidR="00254087" w:rsidRPr="00BC049D" w:rsidRDefault="00FF4DF6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lung diseases</w:t>
      </w:r>
    </w:p>
    <w:p w14:paraId="59C78F8B" w14:textId="3D14C30E" w:rsidR="00254087" w:rsidRPr="00BC049D" w:rsidRDefault="00FF4DF6" w:rsidP="00095E9E">
      <w:pPr>
        <w:pStyle w:val="ListParagraph"/>
        <w:numPr>
          <w:ilvl w:val="0"/>
          <w:numId w:val="16"/>
        </w:numPr>
        <w:ind w:left="357" w:hanging="357"/>
        <w:rPr>
          <w:sz w:val="22"/>
          <w:szCs w:val="22"/>
        </w:rPr>
      </w:pPr>
      <w:r>
        <w:rPr>
          <w:sz w:val="22"/>
          <w:szCs w:val="22"/>
        </w:rPr>
        <w:t>gastrointestinal problems</w:t>
      </w:r>
    </w:p>
    <w:p w14:paraId="57DAB15E" w14:textId="7538D282" w:rsidR="00254087" w:rsidRPr="00BC049D" w:rsidRDefault="00BB15DD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epression</w:t>
      </w:r>
    </w:p>
    <w:p w14:paraId="7BD3563C" w14:textId="17AC09E8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urinary tract problems</w:t>
      </w:r>
    </w:p>
    <w:p w14:paraId="75A03BFF" w14:textId="7CD3F2B8" w:rsidR="00254087" w:rsidRPr="00BC049D" w:rsidRDefault="00A4365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iabetes</w:t>
      </w:r>
    </w:p>
    <w:p w14:paraId="1F2A9DC0" w14:textId="45A43935" w:rsidR="00254087" w:rsidRPr="00BC049D" w:rsidRDefault="00A4365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cancer</w:t>
      </w:r>
    </w:p>
    <w:p w14:paraId="40F288D2" w14:textId="61F2D8B7" w:rsidR="00254087" w:rsidRPr="00BC049D" w:rsidRDefault="001419B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asthma/allergies</w:t>
      </w:r>
    </w:p>
    <w:p w14:paraId="3377B15D" w14:textId="3287BCDA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eurological disorders</w:t>
      </w:r>
    </w:p>
    <w:p w14:paraId="11DC04CB" w14:textId="32B53ED0" w:rsidR="00254087" w:rsidRPr="00BC049D" w:rsidRDefault="00D602CB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rheumatic</w:t>
      </w:r>
      <w:r w:rsidR="00B216DA">
        <w:rPr>
          <w:sz w:val="22"/>
          <w:szCs w:val="22"/>
        </w:rPr>
        <w:t xml:space="preserve"> disorders</w:t>
      </w:r>
    </w:p>
    <w:p w14:paraId="40B0A894" w14:textId="6E88F776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other musculoskeletal disorders</w:t>
      </w:r>
    </w:p>
    <w:p w14:paraId="543FFE85" w14:textId="77777777" w:rsidR="00254087" w:rsidRPr="00BC049D" w:rsidRDefault="00254087" w:rsidP="00086995">
      <w:pPr>
        <w:rPr>
          <w:b/>
          <w:sz w:val="22"/>
          <w:szCs w:val="22"/>
        </w:rPr>
      </w:pPr>
    </w:p>
    <w:p w14:paraId="36141C78" w14:textId="77777777" w:rsidR="002B154F" w:rsidRPr="00BC049D" w:rsidRDefault="002B154F" w:rsidP="00086995">
      <w:pPr>
        <w:rPr>
          <w:b/>
          <w:sz w:val="22"/>
          <w:szCs w:val="22"/>
        </w:rPr>
      </w:pPr>
    </w:p>
    <w:p w14:paraId="15D2BBEE" w14:textId="77777777" w:rsidR="00846759" w:rsidRDefault="00846759" w:rsidP="00254087">
      <w:pPr>
        <w:rPr>
          <w:b/>
          <w:sz w:val="22"/>
          <w:szCs w:val="22"/>
          <w:lang w:val="en-US"/>
        </w:rPr>
      </w:pPr>
    </w:p>
    <w:p w14:paraId="3C94ED81" w14:textId="3889B432" w:rsidR="00254087" w:rsidRPr="00041CFB" w:rsidRDefault="00F70CD4" w:rsidP="00254087">
      <w:pPr>
        <w:rPr>
          <w:sz w:val="22"/>
          <w:szCs w:val="22"/>
          <w:lang w:val="en-US"/>
        </w:rPr>
      </w:pPr>
      <w:r w:rsidRPr="00F70CD4">
        <w:rPr>
          <w:b/>
          <w:sz w:val="22"/>
          <w:szCs w:val="22"/>
          <w:lang w:val="en-US"/>
        </w:rPr>
        <w:t xml:space="preserve">14. How often </w:t>
      </w:r>
      <w:r w:rsidR="004C2AFA">
        <w:rPr>
          <w:b/>
          <w:sz w:val="22"/>
          <w:szCs w:val="22"/>
          <w:lang w:val="en-US"/>
        </w:rPr>
        <w:t>do you</w:t>
      </w:r>
      <w:r w:rsidRPr="00F70CD4">
        <w:rPr>
          <w:b/>
          <w:sz w:val="22"/>
          <w:szCs w:val="22"/>
          <w:lang w:val="en-US"/>
        </w:rPr>
        <w:t xml:space="preserve"> </w:t>
      </w:r>
      <w:r w:rsidR="004C2AFA">
        <w:rPr>
          <w:b/>
          <w:sz w:val="22"/>
          <w:szCs w:val="22"/>
          <w:lang w:val="en-US"/>
        </w:rPr>
        <w:t>exercise</w:t>
      </w:r>
      <w:r w:rsidRPr="00F70CD4">
        <w:rPr>
          <w:b/>
          <w:sz w:val="22"/>
          <w:szCs w:val="22"/>
          <w:lang w:val="en-US"/>
        </w:rPr>
        <w:t>?</w:t>
      </w:r>
      <w:r w:rsidR="00254087" w:rsidRPr="00F70CD4">
        <w:rPr>
          <w:sz w:val="22"/>
          <w:szCs w:val="22"/>
          <w:lang w:val="en-US"/>
        </w:rPr>
        <w:t xml:space="preserve"> </w:t>
      </w:r>
      <w:r w:rsidR="004B4C94" w:rsidRPr="00041CFB">
        <w:rPr>
          <w:sz w:val="20"/>
          <w:szCs w:val="20"/>
          <w:lang w:val="en-US"/>
        </w:rPr>
        <w:t>(take an average</w:t>
      </w:r>
      <w:r w:rsidR="00254087" w:rsidRPr="00041CFB">
        <w:rPr>
          <w:sz w:val="20"/>
          <w:szCs w:val="20"/>
          <w:lang w:val="en-US"/>
        </w:rPr>
        <w:t>)</w:t>
      </w:r>
    </w:p>
    <w:p w14:paraId="38683366" w14:textId="77777777" w:rsidR="002B154F" w:rsidRPr="00041CFB" w:rsidRDefault="002B154F" w:rsidP="00254087">
      <w:pPr>
        <w:rPr>
          <w:sz w:val="22"/>
          <w:szCs w:val="22"/>
          <w:lang w:val="en-US"/>
        </w:rPr>
      </w:pPr>
    </w:p>
    <w:p w14:paraId="1088991D" w14:textId="094A3811" w:rsidR="00254087" w:rsidRPr="0062612F" w:rsidRDefault="0062612F" w:rsidP="00254087">
      <w:pPr>
        <w:rPr>
          <w:sz w:val="22"/>
          <w:szCs w:val="22"/>
          <w:lang w:val="en-US"/>
        </w:rPr>
      </w:pPr>
      <w:r w:rsidRPr="0062612F">
        <w:rPr>
          <w:sz w:val="22"/>
          <w:szCs w:val="22"/>
          <w:lang w:val="en-US"/>
        </w:rPr>
        <w:t>By exercise/training we mean</w:t>
      </w:r>
      <w:r w:rsidR="00ED5EDF" w:rsidRPr="0062612F">
        <w:rPr>
          <w:sz w:val="22"/>
          <w:szCs w:val="22"/>
          <w:lang w:val="en-US"/>
        </w:rPr>
        <w:t xml:space="preserve"> </w:t>
      </w:r>
      <w:proofErr w:type="gramStart"/>
      <w:r w:rsidR="00ED5EDF" w:rsidRPr="0062612F">
        <w:rPr>
          <w:sz w:val="22"/>
          <w:szCs w:val="22"/>
          <w:lang w:val="en-US"/>
        </w:rPr>
        <w:t>e.g.</w:t>
      </w:r>
      <w:proofErr w:type="gramEnd"/>
      <w:r w:rsidR="00ED5EDF" w:rsidRPr="0062612F">
        <w:rPr>
          <w:sz w:val="22"/>
          <w:szCs w:val="22"/>
          <w:lang w:val="en-US"/>
        </w:rPr>
        <w:t xml:space="preserve"> walking, cycling</w:t>
      </w:r>
      <w:r w:rsidR="00F70CD4" w:rsidRPr="0062612F">
        <w:rPr>
          <w:sz w:val="22"/>
          <w:szCs w:val="22"/>
          <w:lang w:val="en-US"/>
        </w:rPr>
        <w:t>, skiing</w:t>
      </w:r>
      <w:r w:rsidR="00ED5EDF" w:rsidRPr="0062612F">
        <w:rPr>
          <w:sz w:val="22"/>
          <w:szCs w:val="22"/>
          <w:lang w:val="en-US"/>
        </w:rPr>
        <w:t>, swimming</w:t>
      </w:r>
      <w:r w:rsidRPr="0062612F">
        <w:rPr>
          <w:sz w:val="22"/>
          <w:szCs w:val="22"/>
          <w:lang w:val="en-US"/>
        </w:rPr>
        <w:t xml:space="preserve"> or other forms of training/sports</w:t>
      </w:r>
      <w:r w:rsidR="00254087" w:rsidRPr="0062612F">
        <w:rPr>
          <w:sz w:val="22"/>
          <w:szCs w:val="22"/>
          <w:lang w:val="en-US"/>
        </w:rPr>
        <w:t>.</w:t>
      </w:r>
    </w:p>
    <w:p w14:paraId="6366A4D5" w14:textId="77777777" w:rsidR="00F316C0" w:rsidRPr="0062612F" w:rsidRDefault="00F316C0" w:rsidP="00254087">
      <w:pPr>
        <w:rPr>
          <w:sz w:val="22"/>
          <w:szCs w:val="22"/>
          <w:lang w:val="en-US"/>
        </w:rPr>
      </w:pPr>
    </w:p>
    <w:p w14:paraId="73CE5B2A" w14:textId="0B75F75B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4E8C47A7" w14:textId="1E9D1384" w:rsidR="00254087" w:rsidRPr="00F70CD4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  <w:lang w:val="en-US"/>
        </w:rPr>
      </w:pPr>
      <w:r w:rsidRPr="00F70CD4">
        <w:rPr>
          <w:sz w:val="22"/>
          <w:szCs w:val="22"/>
          <w:lang w:val="en-US"/>
        </w:rPr>
        <w:t>Less often than once a week</w:t>
      </w:r>
    </w:p>
    <w:p w14:paraId="76A5B2FF" w14:textId="56E4E8F0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Once a week</w:t>
      </w:r>
    </w:p>
    <w:p w14:paraId="4DD0DEF7" w14:textId="3EE32A40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2-3 times a week</w:t>
      </w:r>
    </w:p>
    <w:p w14:paraId="61068D29" w14:textId="30E2E77B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More than 3 times a week</w:t>
      </w:r>
    </w:p>
    <w:p w14:paraId="53623928" w14:textId="77777777" w:rsidR="00254087" w:rsidRPr="00BC049D" w:rsidRDefault="00254087" w:rsidP="00086995">
      <w:pPr>
        <w:rPr>
          <w:sz w:val="22"/>
          <w:szCs w:val="22"/>
        </w:rPr>
      </w:pPr>
    </w:p>
    <w:p w14:paraId="7A379682" w14:textId="3A779B94" w:rsidR="00254087" w:rsidRPr="00054116" w:rsidRDefault="00ED5EDF" w:rsidP="00254087">
      <w:pPr>
        <w:rPr>
          <w:b/>
          <w:sz w:val="22"/>
          <w:szCs w:val="22"/>
          <w:lang w:val="en-GB"/>
        </w:rPr>
      </w:pPr>
      <w:r w:rsidRPr="00ED5EDF">
        <w:rPr>
          <w:b/>
          <w:sz w:val="22"/>
          <w:szCs w:val="22"/>
          <w:lang w:val="en-US"/>
        </w:rPr>
        <w:t>15. Are you using your bicycle on a daily basis</w:t>
      </w:r>
      <w:r w:rsidR="00254087" w:rsidRPr="00ED5EDF">
        <w:rPr>
          <w:b/>
          <w:sz w:val="22"/>
          <w:szCs w:val="22"/>
          <w:lang w:val="en-US"/>
        </w:rPr>
        <w:t xml:space="preserve">, </w:t>
      </w:r>
      <w:proofErr w:type="gramStart"/>
      <w:r w:rsidRPr="00ED5EDF">
        <w:rPr>
          <w:b/>
          <w:sz w:val="22"/>
          <w:szCs w:val="22"/>
          <w:lang w:val="en-US"/>
        </w:rPr>
        <w:t>e.g.</w:t>
      </w:r>
      <w:proofErr w:type="gramEnd"/>
      <w:r w:rsidRPr="00ED5EDF">
        <w:rPr>
          <w:b/>
          <w:sz w:val="22"/>
          <w:szCs w:val="22"/>
          <w:lang w:val="en-US"/>
        </w:rPr>
        <w:t xml:space="preserve"> as </w:t>
      </w:r>
      <w:r w:rsidR="00054116">
        <w:rPr>
          <w:b/>
          <w:sz w:val="22"/>
          <w:szCs w:val="22"/>
          <w:lang w:val="en-US"/>
        </w:rPr>
        <w:t>ex</w:t>
      </w:r>
      <w:r w:rsidRPr="00ED5EDF">
        <w:rPr>
          <w:b/>
          <w:sz w:val="22"/>
          <w:szCs w:val="22"/>
          <w:lang w:val="en-US"/>
        </w:rPr>
        <w:t>ercise, for leisure activities or as transportation</w:t>
      </w:r>
      <w:r w:rsidR="00254087" w:rsidRPr="00ED5EDF">
        <w:rPr>
          <w:b/>
          <w:sz w:val="22"/>
          <w:szCs w:val="22"/>
          <w:lang w:val="en-US"/>
        </w:rPr>
        <w:t>?</w:t>
      </w:r>
      <w:r w:rsidR="005B44BC" w:rsidRPr="00ED5EDF">
        <w:rPr>
          <w:b/>
          <w:sz w:val="22"/>
          <w:szCs w:val="22"/>
          <w:lang w:val="en-US"/>
        </w:rPr>
        <w:t xml:space="preserve"> </w:t>
      </w:r>
      <w:r w:rsidRPr="00054116">
        <w:rPr>
          <w:sz w:val="20"/>
          <w:szCs w:val="20"/>
          <w:lang w:val="en-GB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Pr="00054116">
        <w:rPr>
          <w:sz w:val="20"/>
          <w:szCs w:val="20"/>
          <w:lang w:val="en-GB"/>
        </w:rPr>
        <w:t>only one box</w:t>
      </w:r>
      <w:r w:rsidR="005B44BC" w:rsidRPr="00054116">
        <w:rPr>
          <w:sz w:val="20"/>
          <w:szCs w:val="20"/>
          <w:lang w:val="en-GB"/>
        </w:rPr>
        <w:t>)</w:t>
      </w:r>
    </w:p>
    <w:p w14:paraId="4195F768" w14:textId="77777777" w:rsidR="002B154F" w:rsidRPr="00054116" w:rsidRDefault="002B154F" w:rsidP="00254087">
      <w:pPr>
        <w:rPr>
          <w:b/>
          <w:sz w:val="22"/>
          <w:szCs w:val="22"/>
          <w:lang w:val="en-GB"/>
        </w:rPr>
      </w:pPr>
    </w:p>
    <w:p w14:paraId="31412620" w14:textId="44F2C7EE" w:rsidR="00254087" w:rsidRPr="00BC049D" w:rsidRDefault="00451709" w:rsidP="00254087">
      <w:pPr>
        <w:pStyle w:val="ListParagraph"/>
        <w:numPr>
          <w:ilvl w:val="0"/>
          <w:numId w:val="18"/>
        </w:numPr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2B606F32" w14:textId="43A81E9D" w:rsidR="00254087" w:rsidRPr="00BC049D" w:rsidRDefault="00451709" w:rsidP="00254087">
      <w:pPr>
        <w:pStyle w:val="ListParagraph"/>
        <w:numPr>
          <w:ilvl w:val="0"/>
          <w:numId w:val="18"/>
        </w:numPr>
        <w:rPr>
          <w:sz w:val="22"/>
          <w:szCs w:val="22"/>
        </w:rPr>
        <w:sectPr w:rsidR="00254087" w:rsidRPr="00BC049D" w:rsidSect="00254087">
          <w:type w:val="continuous"/>
          <w:pgSz w:w="11900" w:h="16840"/>
          <w:pgMar w:top="567" w:right="418" w:bottom="340" w:left="567" w:header="720" w:footer="720" w:gutter="0"/>
          <w:cols w:num="2" w:space="276"/>
          <w:docGrid w:linePitch="360"/>
        </w:sectPr>
      </w:pPr>
      <w:r>
        <w:rPr>
          <w:sz w:val="22"/>
          <w:szCs w:val="22"/>
        </w:rPr>
        <w:t>No</w:t>
      </w:r>
    </w:p>
    <w:p w14:paraId="2D969546" w14:textId="77777777" w:rsidR="00254087" w:rsidRPr="00BC049D" w:rsidRDefault="00254087" w:rsidP="00254087">
      <w:pPr>
        <w:pBdr>
          <w:bottom w:val="single" w:sz="4" w:space="1" w:color="auto"/>
        </w:pBdr>
        <w:rPr>
          <w:sz w:val="22"/>
          <w:szCs w:val="22"/>
        </w:rPr>
      </w:pPr>
    </w:p>
    <w:p w14:paraId="04E97C8B" w14:textId="77777777" w:rsidR="00E75E11" w:rsidRPr="00BC049D" w:rsidRDefault="00E75E11" w:rsidP="00254087">
      <w:pPr>
        <w:pBdr>
          <w:bottom w:val="single" w:sz="4" w:space="1" w:color="auto"/>
        </w:pBdr>
        <w:rPr>
          <w:sz w:val="22"/>
          <w:szCs w:val="22"/>
        </w:rPr>
      </w:pPr>
    </w:p>
    <w:p w14:paraId="0C5B995F" w14:textId="34484EFA" w:rsidR="00254087" w:rsidRPr="001E331D" w:rsidRDefault="001500C0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>Y</w:t>
      </w:r>
      <w:r w:rsidR="001E331D" w:rsidRPr="001E331D">
        <w:rPr>
          <w:b/>
          <w:sz w:val="22"/>
          <w:szCs w:val="22"/>
          <w:lang w:val="en-US"/>
        </w:rPr>
        <w:t xml:space="preserve">our neck </w:t>
      </w:r>
      <w:r w:rsidR="004C2AFA">
        <w:rPr>
          <w:b/>
          <w:sz w:val="22"/>
          <w:szCs w:val="22"/>
          <w:lang w:val="en-US"/>
        </w:rPr>
        <w:t>complaint</w:t>
      </w:r>
    </w:p>
    <w:p w14:paraId="31177FD2" w14:textId="77777777" w:rsidR="002B154F" w:rsidRPr="001E331D" w:rsidRDefault="002B154F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6D8F5881" w14:textId="77777777" w:rsidR="00095E9E" w:rsidRPr="001E331D" w:rsidRDefault="00095E9E" w:rsidP="00086995">
      <w:pPr>
        <w:rPr>
          <w:b/>
          <w:sz w:val="22"/>
          <w:szCs w:val="22"/>
          <w:lang w:val="en-US"/>
        </w:rPr>
      </w:pPr>
    </w:p>
    <w:p w14:paraId="2F433610" w14:textId="77777777" w:rsidR="00E75E11" w:rsidRPr="001E331D" w:rsidRDefault="00E75E11" w:rsidP="00086995">
      <w:pPr>
        <w:rPr>
          <w:b/>
          <w:sz w:val="22"/>
          <w:szCs w:val="22"/>
          <w:lang w:val="en-US"/>
        </w:rPr>
        <w:sectPr w:rsidR="00E75E11" w:rsidRPr="001E331D" w:rsidSect="00B21358">
          <w:type w:val="continuous"/>
          <w:pgSz w:w="11900" w:h="16840"/>
          <w:pgMar w:top="567" w:right="418" w:bottom="340" w:left="567" w:header="720" w:footer="720" w:gutter="0"/>
          <w:cols w:space="276"/>
          <w:docGrid w:linePitch="360"/>
        </w:sectPr>
      </w:pPr>
    </w:p>
    <w:p w14:paraId="407DDE8D" w14:textId="5ABAD66C" w:rsidR="00086995" w:rsidRPr="005171A1" w:rsidRDefault="00086995" w:rsidP="00086995">
      <w:pPr>
        <w:rPr>
          <w:sz w:val="22"/>
          <w:szCs w:val="22"/>
          <w:lang w:val="en-US"/>
        </w:rPr>
      </w:pPr>
      <w:r w:rsidRPr="001E331D">
        <w:rPr>
          <w:b/>
          <w:sz w:val="22"/>
          <w:szCs w:val="22"/>
          <w:lang w:val="en-US"/>
        </w:rPr>
        <w:t>16. H</w:t>
      </w:r>
      <w:r w:rsidR="0062612F">
        <w:rPr>
          <w:b/>
          <w:sz w:val="22"/>
          <w:szCs w:val="22"/>
          <w:lang w:val="en-US"/>
        </w:rPr>
        <w:t xml:space="preserve">ow did your neck </w:t>
      </w:r>
      <w:r w:rsidR="004C2AFA">
        <w:rPr>
          <w:b/>
          <w:sz w:val="22"/>
          <w:szCs w:val="22"/>
          <w:lang w:val="en-US"/>
        </w:rPr>
        <w:t>complaint</w:t>
      </w:r>
      <w:r w:rsidR="001E331D" w:rsidRPr="001E331D">
        <w:rPr>
          <w:b/>
          <w:sz w:val="22"/>
          <w:szCs w:val="22"/>
          <w:lang w:val="en-US"/>
        </w:rPr>
        <w:t xml:space="preserve"> occur</w:t>
      </w:r>
      <w:r w:rsidRPr="001E331D">
        <w:rPr>
          <w:b/>
          <w:sz w:val="22"/>
          <w:szCs w:val="22"/>
          <w:lang w:val="en-US"/>
        </w:rPr>
        <w:t>?</w:t>
      </w:r>
      <w:r w:rsidRPr="001E331D">
        <w:rPr>
          <w:sz w:val="22"/>
          <w:szCs w:val="22"/>
          <w:lang w:val="en-US"/>
        </w:rPr>
        <w:t xml:space="preserve"> </w:t>
      </w:r>
      <w:r w:rsidR="005171A1" w:rsidRPr="005171A1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only one box</w:t>
      </w:r>
      <w:r w:rsidRPr="005171A1">
        <w:rPr>
          <w:sz w:val="20"/>
          <w:szCs w:val="20"/>
          <w:lang w:val="en-US"/>
        </w:rPr>
        <w:t>)</w:t>
      </w:r>
    </w:p>
    <w:p w14:paraId="37CF9FCA" w14:textId="77777777" w:rsidR="002B154F" w:rsidRPr="005171A1" w:rsidRDefault="002B154F" w:rsidP="00086995">
      <w:pPr>
        <w:rPr>
          <w:sz w:val="22"/>
          <w:szCs w:val="22"/>
          <w:lang w:val="en-US"/>
        </w:rPr>
      </w:pPr>
    </w:p>
    <w:p w14:paraId="3331D6AF" w14:textId="64597B37" w:rsidR="00086995" w:rsidRPr="00BC049D" w:rsidRDefault="001E331D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Acute</w:t>
      </w:r>
    </w:p>
    <w:p w14:paraId="1A05CA4C" w14:textId="711082AA" w:rsidR="00086995" w:rsidRPr="00BC049D" w:rsidRDefault="00F24C99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Gradually</w:t>
      </w:r>
    </w:p>
    <w:p w14:paraId="6B2E8D77" w14:textId="358932D8" w:rsidR="005B44BC" w:rsidRPr="00BC049D" w:rsidRDefault="001E331D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I do not know</w:t>
      </w:r>
    </w:p>
    <w:p w14:paraId="73F5EF7C" w14:textId="77777777" w:rsidR="00086995" w:rsidRPr="00BC049D" w:rsidRDefault="00086995" w:rsidP="00086995">
      <w:pPr>
        <w:rPr>
          <w:b/>
          <w:sz w:val="22"/>
          <w:szCs w:val="22"/>
        </w:rPr>
      </w:pPr>
    </w:p>
    <w:p w14:paraId="3CF15F8F" w14:textId="77777777" w:rsidR="00095E9E" w:rsidRPr="00BC049D" w:rsidRDefault="00095E9E" w:rsidP="00086995">
      <w:pPr>
        <w:rPr>
          <w:b/>
          <w:sz w:val="22"/>
          <w:szCs w:val="22"/>
        </w:rPr>
      </w:pPr>
    </w:p>
    <w:p w14:paraId="4B187B57" w14:textId="77777777" w:rsidR="00D602CB" w:rsidRDefault="00D602CB" w:rsidP="00086995">
      <w:pPr>
        <w:rPr>
          <w:b/>
          <w:sz w:val="22"/>
          <w:szCs w:val="22"/>
          <w:lang w:val="en-US"/>
        </w:rPr>
      </w:pPr>
    </w:p>
    <w:p w14:paraId="12EBC000" w14:textId="1A370070" w:rsidR="00086995" w:rsidRPr="00F24C99" w:rsidRDefault="005171A1" w:rsidP="00086995">
      <w:pPr>
        <w:rPr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 xml:space="preserve">17. Did the neck </w:t>
      </w:r>
      <w:r w:rsidR="004C2AFA">
        <w:rPr>
          <w:b/>
          <w:sz w:val="22"/>
          <w:szCs w:val="22"/>
          <w:lang w:val="en-US"/>
        </w:rPr>
        <w:t>complaint</w:t>
      </w:r>
      <w:r w:rsidR="004F1528">
        <w:rPr>
          <w:b/>
          <w:sz w:val="22"/>
          <w:szCs w:val="22"/>
          <w:lang w:val="en-US"/>
        </w:rPr>
        <w:t xml:space="preserve"> occur </w:t>
      </w:r>
      <w:proofErr w:type="gramStart"/>
      <w:r w:rsidR="004F1528">
        <w:rPr>
          <w:b/>
          <w:sz w:val="22"/>
          <w:szCs w:val="22"/>
          <w:lang w:val="en-US"/>
        </w:rPr>
        <w:t xml:space="preserve">as a </w:t>
      </w:r>
      <w:r w:rsidR="00F24C99" w:rsidRPr="00F24C99">
        <w:rPr>
          <w:b/>
          <w:sz w:val="22"/>
          <w:szCs w:val="22"/>
          <w:lang w:val="en-US"/>
        </w:rPr>
        <w:t>consequence of</w:t>
      </w:r>
      <w:proofErr w:type="gramEnd"/>
      <w:r w:rsidR="00086995" w:rsidRPr="00F24C99">
        <w:rPr>
          <w:b/>
          <w:sz w:val="22"/>
          <w:szCs w:val="22"/>
          <w:lang w:val="en-US"/>
        </w:rPr>
        <w:t xml:space="preserve">: </w:t>
      </w:r>
      <w:r w:rsidR="00F24C99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086995" w:rsidRPr="00F24C99">
        <w:rPr>
          <w:sz w:val="20"/>
          <w:szCs w:val="20"/>
          <w:lang w:val="en-US"/>
        </w:rPr>
        <w:t>)</w:t>
      </w:r>
    </w:p>
    <w:p w14:paraId="79318BAD" w14:textId="77777777" w:rsidR="002B154F" w:rsidRPr="00F24C99" w:rsidRDefault="002B154F" w:rsidP="00086995">
      <w:pPr>
        <w:rPr>
          <w:sz w:val="22"/>
          <w:szCs w:val="22"/>
          <w:lang w:val="en-US"/>
        </w:rPr>
      </w:pPr>
    </w:p>
    <w:p w14:paraId="7CC85737" w14:textId="495EF8B5" w:rsidR="00086995" w:rsidRPr="00BC049D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Physical trauma or injury</w:t>
      </w:r>
    </w:p>
    <w:p w14:paraId="2CC6E46C" w14:textId="48108C35" w:rsidR="00086995" w:rsidRPr="00BC049D" w:rsidRDefault="00D602CB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Prolonged load</w:t>
      </w:r>
    </w:p>
    <w:p w14:paraId="6535DE6C" w14:textId="7FF3AB63" w:rsidR="00086995" w:rsidRPr="00BC049D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Stress-related causes</w:t>
      </w:r>
    </w:p>
    <w:p w14:paraId="5EA2B13F" w14:textId="404E62F4" w:rsidR="00095E9E" w:rsidRPr="00F24C99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  <w:lang w:val="en-US"/>
        </w:rPr>
      </w:pPr>
      <w:r w:rsidRPr="00F24C99">
        <w:rPr>
          <w:sz w:val="22"/>
          <w:szCs w:val="22"/>
          <w:lang w:val="en-US"/>
        </w:rPr>
        <w:t>Without known triggering cause</w:t>
      </w:r>
      <w:r>
        <w:rPr>
          <w:sz w:val="22"/>
          <w:szCs w:val="22"/>
          <w:lang w:val="en-US"/>
        </w:rPr>
        <w:t>/</w:t>
      </w:r>
      <w:r w:rsidR="00D602CB">
        <w:rPr>
          <w:sz w:val="22"/>
          <w:szCs w:val="22"/>
          <w:lang w:val="en-US"/>
        </w:rPr>
        <w:t>Do not know</w:t>
      </w:r>
    </w:p>
    <w:p w14:paraId="227699D3" w14:textId="6B85F217" w:rsidR="00D15B2E" w:rsidRDefault="00261653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Other</w:t>
      </w:r>
      <w:r w:rsidR="00D15B2E">
        <w:rPr>
          <w:sz w:val="22"/>
          <w:szCs w:val="22"/>
        </w:rPr>
        <w:t>:____________________________________________</w:t>
      </w:r>
    </w:p>
    <w:p w14:paraId="3AF8089F" w14:textId="77777777" w:rsidR="00D15B2E" w:rsidRPr="00D15B2E" w:rsidRDefault="00D15B2E" w:rsidP="00D15B2E">
      <w:pPr>
        <w:ind w:left="720"/>
        <w:rPr>
          <w:sz w:val="22"/>
          <w:szCs w:val="22"/>
        </w:rPr>
      </w:pPr>
    </w:p>
    <w:p w14:paraId="586F94DA" w14:textId="77777777" w:rsidR="00013954" w:rsidRPr="00D15B2E" w:rsidRDefault="00013954" w:rsidP="00D15B2E">
      <w:pPr>
        <w:rPr>
          <w:sz w:val="22"/>
          <w:szCs w:val="22"/>
        </w:rPr>
        <w:sectPr w:rsidR="00013954" w:rsidRPr="00D15B2E" w:rsidSect="00095E9E">
          <w:type w:val="continuous"/>
          <w:pgSz w:w="11900" w:h="16840"/>
          <w:pgMar w:top="567" w:right="418" w:bottom="340" w:left="567" w:header="720" w:footer="720" w:gutter="0"/>
          <w:cols w:num="2" w:space="276"/>
          <w:docGrid w:linePitch="360"/>
        </w:sectPr>
      </w:pPr>
    </w:p>
    <w:p w14:paraId="4BAE47E9" w14:textId="73237A9C" w:rsidR="00054116" w:rsidRDefault="00054116">
      <w:pPr>
        <w:rPr>
          <w:b/>
          <w:sz w:val="22"/>
          <w:szCs w:val="22"/>
        </w:rPr>
      </w:pPr>
      <w:r>
        <w:rPr>
          <w:b/>
          <w:sz w:val="22"/>
          <w:szCs w:val="22"/>
        </w:rPr>
        <w:br w:type="page"/>
      </w:r>
    </w:p>
    <w:p w14:paraId="33239A99" w14:textId="77777777" w:rsidR="00086995" w:rsidRPr="00BC049D" w:rsidRDefault="00086995" w:rsidP="001C5687">
      <w:pPr>
        <w:pBdr>
          <w:top w:val="single" w:sz="4" w:space="1" w:color="auto"/>
        </w:pBdr>
        <w:shd w:val="clear" w:color="auto" w:fill="D9D9D9" w:themeFill="background1" w:themeFillShade="D9"/>
        <w:rPr>
          <w:b/>
          <w:sz w:val="22"/>
          <w:szCs w:val="22"/>
        </w:rPr>
      </w:pPr>
    </w:p>
    <w:p w14:paraId="222E5595" w14:textId="0D0ABF60" w:rsidR="00086995" w:rsidRPr="00A24513" w:rsidRDefault="00317848" w:rsidP="00086995">
      <w:pPr>
        <w:rPr>
          <w:sz w:val="22"/>
          <w:szCs w:val="22"/>
          <w:lang w:val="en-US"/>
        </w:rPr>
      </w:pPr>
      <w:r w:rsidRPr="00A24513">
        <w:rPr>
          <w:b/>
          <w:sz w:val="22"/>
          <w:szCs w:val="22"/>
          <w:lang w:val="en-US"/>
        </w:rPr>
        <w:t>18</w:t>
      </w:r>
      <w:r w:rsidR="00086995" w:rsidRPr="00A24513">
        <w:rPr>
          <w:b/>
          <w:sz w:val="22"/>
          <w:szCs w:val="22"/>
          <w:lang w:val="en-US"/>
        </w:rPr>
        <w:t>. H</w:t>
      </w:r>
      <w:r w:rsidR="00A24513" w:rsidRPr="00A24513">
        <w:rPr>
          <w:b/>
          <w:sz w:val="22"/>
          <w:szCs w:val="22"/>
          <w:lang w:val="en-US"/>
        </w:rPr>
        <w:t>ow would you rate you</w:t>
      </w:r>
      <w:r w:rsidR="008533A3">
        <w:rPr>
          <w:b/>
          <w:sz w:val="22"/>
          <w:szCs w:val="22"/>
          <w:lang w:val="en-US"/>
        </w:rPr>
        <w:t>r</w:t>
      </w:r>
      <w:r w:rsidR="00A24513" w:rsidRPr="00A24513">
        <w:rPr>
          <w:b/>
          <w:sz w:val="22"/>
          <w:szCs w:val="22"/>
          <w:lang w:val="en-US"/>
        </w:rPr>
        <w:t xml:space="preserve"> pain </w:t>
      </w:r>
      <w:r w:rsidR="00A24513" w:rsidRPr="006C774C">
        <w:rPr>
          <w:b/>
          <w:sz w:val="22"/>
          <w:szCs w:val="22"/>
          <w:u w:val="single"/>
          <w:lang w:val="en-US"/>
        </w:rPr>
        <w:t>right now</w:t>
      </w:r>
      <w:r w:rsidR="00086995" w:rsidRPr="00A24513">
        <w:rPr>
          <w:b/>
          <w:sz w:val="22"/>
          <w:szCs w:val="22"/>
          <w:u w:val="single"/>
          <w:lang w:val="en-US"/>
        </w:rPr>
        <w:t xml:space="preserve">: </w:t>
      </w:r>
      <w:r w:rsidR="00A24513" w:rsidRPr="00A24513">
        <w:rPr>
          <w:sz w:val="20"/>
          <w:szCs w:val="20"/>
          <w:lang w:val="en-US"/>
        </w:rPr>
        <w:t>(circle one of the numbers below</w:t>
      </w:r>
      <w:r w:rsidR="00086995" w:rsidRPr="00A24513">
        <w:rPr>
          <w:sz w:val="20"/>
          <w:szCs w:val="20"/>
          <w:lang w:val="en-US"/>
        </w:rPr>
        <w:t>)</w:t>
      </w:r>
    </w:p>
    <w:p w14:paraId="6695FDE2" w14:textId="77777777" w:rsidR="00086995" w:rsidRPr="00A24513" w:rsidRDefault="00086995" w:rsidP="00086995">
      <w:pPr>
        <w:rPr>
          <w:sz w:val="22"/>
          <w:szCs w:val="22"/>
          <w:lang w:val="en-US"/>
        </w:rPr>
      </w:pPr>
    </w:p>
    <w:p w14:paraId="2339AF41" w14:textId="77777777" w:rsidR="00086995" w:rsidRPr="007139B5" w:rsidRDefault="00086995" w:rsidP="00086995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4275BE8A" w14:textId="69D9E05E" w:rsidR="00D602CB" w:rsidRDefault="00054116" w:rsidP="00086995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</w:t>
      </w:r>
      <w:r w:rsidR="00A24513" w:rsidRPr="003F7977">
        <w:rPr>
          <w:sz w:val="20"/>
          <w:szCs w:val="20"/>
          <w:lang w:val="en-US"/>
        </w:rPr>
        <w:t>No pain</w:t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  <w:t xml:space="preserve">    </w:t>
      </w:r>
      <w:r w:rsidR="00D602CB">
        <w:rPr>
          <w:sz w:val="20"/>
          <w:szCs w:val="20"/>
          <w:lang w:val="en-US"/>
        </w:rPr>
        <w:t xml:space="preserve">          </w:t>
      </w:r>
      <w:r w:rsidR="00086995" w:rsidRPr="003F7977">
        <w:rPr>
          <w:sz w:val="20"/>
          <w:szCs w:val="20"/>
          <w:lang w:val="en-US"/>
        </w:rPr>
        <w:t xml:space="preserve"> </w:t>
      </w:r>
      <w:r w:rsidR="00D602CB">
        <w:rPr>
          <w:sz w:val="20"/>
          <w:szCs w:val="20"/>
          <w:lang w:val="en-US"/>
        </w:rPr>
        <w:t xml:space="preserve">Worst imaginable </w:t>
      </w:r>
    </w:p>
    <w:p w14:paraId="77051685" w14:textId="2D26BEE2" w:rsidR="00086995" w:rsidRPr="003F7977" w:rsidRDefault="00D602CB" w:rsidP="00D602CB">
      <w:pPr>
        <w:ind w:left="7920"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pain</w:t>
      </w:r>
    </w:p>
    <w:p w14:paraId="749C7F08" w14:textId="0D338890" w:rsidR="00086995" w:rsidRPr="00D602CB" w:rsidRDefault="00086995" w:rsidP="00D602CB">
      <w:pPr>
        <w:ind w:left="720" w:firstLine="720"/>
        <w:rPr>
          <w:sz w:val="20"/>
          <w:szCs w:val="20"/>
          <w:lang w:val="en-US"/>
        </w:rPr>
      </w:pP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</w:p>
    <w:p w14:paraId="32C259EE" w14:textId="623255BC" w:rsidR="00AA64E0" w:rsidRPr="004B4C94" w:rsidRDefault="00317848" w:rsidP="00086995">
      <w:pPr>
        <w:rPr>
          <w:b/>
          <w:sz w:val="22"/>
          <w:szCs w:val="22"/>
          <w:lang w:val="en-US"/>
        </w:rPr>
      </w:pPr>
      <w:r w:rsidRPr="003F7977">
        <w:rPr>
          <w:b/>
          <w:sz w:val="22"/>
          <w:szCs w:val="22"/>
          <w:lang w:val="en-US"/>
        </w:rPr>
        <w:t>19</w:t>
      </w:r>
      <w:r w:rsidR="003F7977" w:rsidRPr="003F7977">
        <w:rPr>
          <w:b/>
          <w:sz w:val="22"/>
          <w:szCs w:val="22"/>
          <w:lang w:val="en-US"/>
        </w:rPr>
        <w:t>.</w:t>
      </w:r>
      <w:r w:rsidR="00086995" w:rsidRPr="003F7977">
        <w:rPr>
          <w:b/>
          <w:sz w:val="22"/>
          <w:szCs w:val="22"/>
          <w:lang w:val="en-US"/>
        </w:rPr>
        <w:t xml:space="preserve"> </w:t>
      </w:r>
      <w:r w:rsidR="004B4C94" w:rsidRPr="004B4C94">
        <w:rPr>
          <w:b/>
          <w:sz w:val="22"/>
          <w:szCs w:val="22"/>
          <w:lang w:val="en-US"/>
        </w:rPr>
        <w:t>How many whole days during the last 4 weeks have you been away from your work due to your neck problems?</w:t>
      </w:r>
    </w:p>
    <w:p w14:paraId="6500DB65" w14:textId="5C26EB81" w:rsidR="00086995" w:rsidRPr="004B4C94" w:rsidRDefault="004B4C94" w:rsidP="00086995">
      <w:pPr>
        <w:rPr>
          <w:sz w:val="22"/>
          <w:szCs w:val="22"/>
          <w:lang w:val="en-US"/>
        </w:rPr>
      </w:pPr>
      <w:r w:rsidRPr="004B4C94">
        <w:rPr>
          <w:sz w:val="22"/>
          <w:szCs w:val="22"/>
          <w:lang w:val="en-US"/>
        </w:rPr>
        <w:t xml:space="preserve">This applies to all </w:t>
      </w:r>
      <w:r w:rsidR="005171A1" w:rsidRPr="004B4C94">
        <w:rPr>
          <w:sz w:val="22"/>
          <w:szCs w:val="22"/>
          <w:lang w:val="en-US"/>
        </w:rPr>
        <w:t>absences</w:t>
      </w:r>
      <w:r w:rsidR="005171A1" w:rsidRPr="004B4C94">
        <w:rPr>
          <w:sz w:val="22"/>
          <w:szCs w:val="22"/>
          <w:u w:val="single"/>
          <w:lang w:val="en-US"/>
        </w:rPr>
        <w:t>;</w:t>
      </w:r>
      <w:r w:rsidR="00AA64E0" w:rsidRPr="004B4C94">
        <w:rPr>
          <w:sz w:val="22"/>
          <w:szCs w:val="22"/>
          <w:u w:val="single"/>
          <w:lang w:val="en-US"/>
        </w:rPr>
        <w:t xml:space="preserve"> </w:t>
      </w:r>
      <w:r>
        <w:rPr>
          <w:sz w:val="22"/>
          <w:szCs w:val="22"/>
          <w:u w:val="single"/>
          <w:lang w:val="en-US"/>
        </w:rPr>
        <w:t>self-reported</w:t>
      </w:r>
      <w:r w:rsidR="003F7977">
        <w:rPr>
          <w:sz w:val="22"/>
          <w:szCs w:val="22"/>
          <w:u w:val="single"/>
          <w:lang w:val="en-US"/>
        </w:rPr>
        <w:t xml:space="preserve"> absence</w:t>
      </w:r>
      <w:r w:rsidRPr="004B4C94">
        <w:rPr>
          <w:sz w:val="22"/>
          <w:szCs w:val="22"/>
          <w:u w:val="single"/>
          <w:lang w:val="en-US"/>
        </w:rPr>
        <w:t xml:space="preserve"> as well as sick leave</w:t>
      </w:r>
      <w:r>
        <w:rPr>
          <w:sz w:val="22"/>
          <w:szCs w:val="22"/>
          <w:u w:val="single"/>
          <w:lang w:val="en-US"/>
        </w:rPr>
        <w:t xml:space="preserve"> from the doctor</w:t>
      </w:r>
      <w:r w:rsidR="00AA64E0" w:rsidRPr="004B4C94">
        <w:rPr>
          <w:sz w:val="22"/>
          <w:szCs w:val="22"/>
          <w:lang w:val="en-US"/>
        </w:rPr>
        <w:t xml:space="preserve"> </w:t>
      </w:r>
      <w:r>
        <w:rPr>
          <w:sz w:val="20"/>
          <w:szCs w:val="20"/>
          <w:lang w:val="en-US"/>
        </w:rPr>
        <w:t>(circle only one number</w:t>
      </w:r>
      <w:r w:rsidR="00086995" w:rsidRPr="004B4C94">
        <w:rPr>
          <w:sz w:val="20"/>
          <w:szCs w:val="20"/>
          <w:lang w:val="en-US"/>
        </w:rPr>
        <w:t>)</w:t>
      </w:r>
      <w:r w:rsidR="00AA64E0" w:rsidRPr="004B4C94">
        <w:rPr>
          <w:sz w:val="20"/>
          <w:szCs w:val="20"/>
          <w:lang w:val="en-US"/>
        </w:rPr>
        <w:t>.</w:t>
      </w:r>
    </w:p>
    <w:p w14:paraId="75139844" w14:textId="77450E12" w:rsidR="00086995" w:rsidRPr="004B4C94" w:rsidRDefault="00086995" w:rsidP="00086995">
      <w:pPr>
        <w:rPr>
          <w:sz w:val="22"/>
          <w:szCs w:val="22"/>
          <w:lang w:val="en-US"/>
        </w:rPr>
      </w:pPr>
    </w:p>
    <w:p w14:paraId="0BC567DC" w14:textId="77777777" w:rsidR="00086995" w:rsidRPr="007139B5" w:rsidRDefault="00CB4A4A" w:rsidP="00086995">
      <w:pPr>
        <w:rPr>
          <w:b/>
          <w:sz w:val="20"/>
          <w:szCs w:val="20"/>
          <w:lang w:val="en-US"/>
        </w:rPr>
      </w:pPr>
      <w:r w:rsidRPr="003F7977">
        <w:rPr>
          <w:b/>
          <w:sz w:val="20"/>
          <w:szCs w:val="20"/>
          <w:lang w:val="en-US"/>
        </w:rPr>
        <w:t xml:space="preserve">0   1    </w:t>
      </w:r>
      <w:r w:rsidRPr="007139B5">
        <w:rPr>
          <w:b/>
          <w:sz w:val="20"/>
          <w:szCs w:val="20"/>
          <w:lang w:val="en-US"/>
        </w:rPr>
        <w:t xml:space="preserve">2    3    4    5    6    7    8    9    10    11    12    13    14    15    16    17    18    19    20    21    22   </w:t>
      </w:r>
      <w:r w:rsidR="00086995" w:rsidRPr="007139B5">
        <w:rPr>
          <w:b/>
          <w:sz w:val="20"/>
          <w:szCs w:val="20"/>
          <w:lang w:val="en-US"/>
        </w:rPr>
        <w:t xml:space="preserve"> 23  </w:t>
      </w:r>
      <w:r w:rsidRPr="007139B5">
        <w:rPr>
          <w:b/>
          <w:sz w:val="20"/>
          <w:szCs w:val="20"/>
          <w:lang w:val="en-US"/>
        </w:rPr>
        <w:t xml:space="preserve"> 24   25   26   27   28</w:t>
      </w:r>
    </w:p>
    <w:p w14:paraId="2F2E1FD7" w14:textId="77777777" w:rsidR="00C61939" w:rsidRPr="007139B5" w:rsidRDefault="00C61939" w:rsidP="00086995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63EC6894" w14:textId="3038D466" w:rsidR="00D602CB" w:rsidRDefault="00D602CB" w:rsidP="0063190D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proofErr w:type="spellStart"/>
      <w:r>
        <w:rPr>
          <w:b/>
          <w:sz w:val="22"/>
          <w:szCs w:val="22"/>
          <w:lang w:val="en-US"/>
        </w:rPr>
        <w:t>Kinesiophobia</w:t>
      </w:r>
      <w:proofErr w:type="spellEnd"/>
      <w:r w:rsidR="00843BDB">
        <w:rPr>
          <w:b/>
          <w:sz w:val="22"/>
          <w:szCs w:val="22"/>
          <w:lang w:val="en-US"/>
        </w:rPr>
        <w:t xml:space="preserve"> </w:t>
      </w:r>
      <w:r w:rsidR="0063190D">
        <w:rPr>
          <w:b/>
          <w:sz w:val="22"/>
          <w:szCs w:val="22"/>
          <w:lang w:val="en-US"/>
        </w:rPr>
        <w:fldChar w:fldCharType="begin"/>
      </w:r>
      <w:r w:rsidR="0063190D">
        <w:rPr>
          <w:b/>
          <w:sz w:val="22"/>
          <w:szCs w:val="22"/>
          <w:lang w:val="en-US"/>
        </w:rPr>
        <w:instrText xml:space="preserve"> ADDIN EN.CITE &lt;EndNote&gt;&lt;Cite&gt;&lt;Author&gt;Verwoerd&lt;/Author&gt;&lt;Year&gt;2012&lt;/Year&gt;&lt;RecNum&gt;3528&lt;/RecNum&gt;&lt;DisplayText&gt;[6]&lt;/DisplayText&gt;&lt;record&gt;&lt;rec-number&gt;3528&lt;/rec-number&gt;&lt;foreign-keys&gt;&lt;key app="EN" db-id="x0ztrv0fhz5v97efsdpprvaaxpdt29zdrw0t" timestamp="1539637313"&gt;3528&lt;/key&gt;&lt;/foreign-keys&gt;&lt;ref-type name="Journal Article"&gt;17&lt;/ref-type&gt;&lt;contributors&gt;&lt;authors&gt;&lt;author&gt;Verwoerd, A. J.&lt;/author&gt;&lt;author&gt;Luijsterburg, P. A.&lt;/author&gt;&lt;author&gt;Timman, R.&lt;/author&gt;&lt;author&gt;Koes, B. W.&lt;/author&gt;&lt;author&gt;Verhagen, A. P.&lt;/author&gt;&lt;/authors&gt;&lt;/contributors&gt;&lt;auth-address&gt;Department of General Practice, University Medical Center, Rotterdam, The Netherlands. j.verwoerd@erasmusmc.nl&lt;/auth-address&gt;&lt;titles&gt;&lt;title&gt;A single question was as predictive of outcome as the Tampa Scale for Kinesiophobia in people with sciatica: an observational study&lt;/title&gt;&lt;secondary-title&gt;J Physiother&lt;/secondary-title&gt;&lt;/titles&gt;&lt;periodical&gt;&lt;full-title&gt;Journal of Physiotherapy&lt;/full-title&gt;&lt;abbr-1&gt;J. Physiother.&lt;/abbr-1&gt;&lt;abbr-2&gt;J Physiother&lt;/abbr-2&gt;&lt;/periodical&gt;&lt;pages&gt;249-54&lt;/pages&gt;&lt;volume&gt;58&lt;/volume&gt;&lt;number&gt;4&lt;/number&gt;&lt;edition&gt;2012/11/28&lt;/edition&gt;&lt;keywords&gt;&lt;keyword&gt;Adult&lt;/keyword&gt;&lt;keyword&gt;*Disability Evaluation&lt;/keyword&gt;&lt;keyword&gt;Female&lt;/keyword&gt;&lt;keyword&gt;Humans&lt;/keyword&gt;&lt;keyword&gt;Male&lt;/keyword&gt;&lt;keyword&gt;Middle Aged&lt;/keyword&gt;&lt;keyword&gt;Motor Activity&lt;/keyword&gt;&lt;keyword&gt;Phobic Disorders/psychology/*rehabilitation&lt;/keyword&gt;&lt;keyword&gt;Predictive Value of Tests&lt;/keyword&gt;&lt;keyword&gt;Quality of Life&lt;/keyword&gt;&lt;keyword&gt;Sciatica/physiopathology/psychology/*rehabilitation&lt;/keyword&gt;&lt;keyword&gt;Surveys and Questionnaires&lt;/keyword&gt;&lt;/keywords&gt;&lt;dates&gt;&lt;year&gt;2012&lt;/year&gt;&lt;/dates&gt;&lt;isbn&gt;1836-9553 (Print)&amp;#xD;1836-9561 (Linking)&lt;/isbn&gt;&lt;accession-num&gt;23177227&lt;/accession-num&gt;&lt;urls&gt;&lt;related-urls&gt;&lt;url&gt;https://www.ncbi.nlm.nih.gov/pubmed/23177227&lt;/url&gt;&lt;/related-urls&gt;&lt;/urls&gt;&lt;electronic-resource-num&gt;10.1016/S1836-9553(12)70126-1&lt;/electronic-resource-num&gt;&lt;/record&gt;&lt;/Cite&gt;&lt;/EndNote&gt;</w:instrText>
      </w:r>
      <w:r w:rsidR="0063190D">
        <w:rPr>
          <w:b/>
          <w:sz w:val="22"/>
          <w:szCs w:val="22"/>
          <w:lang w:val="en-US"/>
        </w:rPr>
        <w:fldChar w:fldCharType="separate"/>
      </w:r>
      <w:r w:rsidR="0063190D">
        <w:rPr>
          <w:b/>
          <w:noProof/>
          <w:sz w:val="22"/>
          <w:szCs w:val="22"/>
          <w:lang w:val="en-US"/>
        </w:rPr>
        <w:t>[6]</w:t>
      </w:r>
      <w:r w:rsidR="0063190D">
        <w:rPr>
          <w:b/>
          <w:sz w:val="22"/>
          <w:szCs w:val="22"/>
          <w:lang w:val="en-US"/>
        </w:rPr>
        <w:fldChar w:fldCharType="end"/>
      </w:r>
    </w:p>
    <w:p w14:paraId="7AAB554B" w14:textId="77777777" w:rsidR="00D602CB" w:rsidRDefault="00D602CB" w:rsidP="00086995">
      <w:pPr>
        <w:rPr>
          <w:b/>
          <w:sz w:val="22"/>
          <w:szCs w:val="22"/>
          <w:lang w:val="en-US"/>
        </w:rPr>
      </w:pPr>
    </w:p>
    <w:p w14:paraId="1788486F" w14:textId="1CAB821D" w:rsidR="00086995" w:rsidRPr="00277149" w:rsidRDefault="00317848" w:rsidP="00086995">
      <w:pPr>
        <w:rPr>
          <w:b/>
          <w:sz w:val="22"/>
          <w:szCs w:val="22"/>
          <w:lang w:val="en-US"/>
        </w:rPr>
      </w:pPr>
      <w:r w:rsidRPr="00277149">
        <w:rPr>
          <w:b/>
          <w:sz w:val="22"/>
          <w:szCs w:val="22"/>
          <w:lang w:val="en-US"/>
        </w:rPr>
        <w:t>20</w:t>
      </w:r>
      <w:r w:rsidR="00277149" w:rsidRPr="00277149">
        <w:rPr>
          <w:b/>
          <w:sz w:val="22"/>
          <w:szCs w:val="22"/>
          <w:lang w:val="en-US"/>
        </w:rPr>
        <w:t>.</w:t>
      </w:r>
      <w:r w:rsidR="00277149">
        <w:rPr>
          <w:b/>
          <w:sz w:val="22"/>
          <w:szCs w:val="22"/>
          <w:lang w:val="en-US"/>
        </w:rPr>
        <w:t xml:space="preserve"> </w:t>
      </w:r>
      <w:r w:rsidR="00973AAB" w:rsidRPr="00277149">
        <w:rPr>
          <w:b/>
          <w:sz w:val="22"/>
          <w:szCs w:val="22"/>
          <w:lang w:val="en-US"/>
        </w:rPr>
        <w:t xml:space="preserve">How </w:t>
      </w:r>
      <w:r w:rsidR="00D602CB">
        <w:rPr>
          <w:b/>
          <w:sz w:val="22"/>
          <w:szCs w:val="22"/>
          <w:lang w:val="en-US"/>
        </w:rPr>
        <w:t>much fear do you have that these complaints would be increased by physical activity?</w:t>
      </w:r>
      <w:r w:rsidR="005B44BC" w:rsidRPr="00277149">
        <w:rPr>
          <w:sz w:val="22"/>
          <w:szCs w:val="22"/>
          <w:lang w:val="en-US"/>
        </w:rPr>
        <w:t xml:space="preserve"> </w:t>
      </w:r>
      <w:r w:rsidR="00277149">
        <w:rPr>
          <w:sz w:val="20"/>
          <w:szCs w:val="20"/>
          <w:lang w:val="en-US"/>
        </w:rPr>
        <w:t>(circle</w:t>
      </w:r>
      <w:r w:rsidR="00651846">
        <w:rPr>
          <w:sz w:val="20"/>
          <w:szCs w:val="20"/>
          <w:lang w:val="en-US"/>
        </w:rPr>
        <w:t xml:space="preserve"> only</w:t>
      </w:r>
      <w:r w:rsidR="00277149">
        <w:rPr>
          <w:sz w:val="20"/>
          <w:szCs w:val="20"/>
          <w:lang w:val="en-US"/>
        </w:rPr>
        <w:t xml:space="preserve"> one number</w:t>
      </w:r>
      <w:r w:rsidR="005B44BC" w:rsidRPr="00277149">
        <w:rPr>
          <w:sz w:val="20"/>
          <w:szCs w:val="20"/>
          <w:lang w:val="en-US"/>
        </w:rPr>
        <w:t>)</w:t>
      </w:r>
    </w:p>
    <w:p w14:paraId="624F8F2E" w14:textId="77777777" w:rsidR="00086995" w:rsidRPr="00277149" w:rsidRDefault="00086995" w:rsidP="00086995">
      <w:pPr>
        <w:rPr>
          <w:sz w:val="22"/>
          <w:szCs w:val="22"/>
          <w:lang w:val="en-US"/>
        </w:rPr>
      </w:pPr>
    </w:p>
    <w:p w14:paraId="2134D525" w14:textId="77777777" w:rsidR="00086995" w:rsidRPr="007139B5" w:rsidRDefault="00086995" w:rsidP="00086995">
      <w:pPr>
        <w:ind w:left="144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02E1A278" w14:textId="29E0FB92" w:rsidR="00086995" w:rsidRDefault="00D602CB" w:rsidP="00D602CB">
      <w:pPr>
        <w:pBdr>
          <w:bottom w:val="single" w:sz="6" w:space="1" w:color="auto"/>
        </w:pBd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  No fear</w:t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 xml:space="preserve">       Very much fear</w:t>
      </w:r>
    </w:p>
    <w:p w14:paraId="371FD520" w14:textId="77777777" w:rsidR="0063190D" w:rsidRPr="007139B5" w:rsidRDefault="0063190D" w:rsidP="00D602CB">
      <w:pPr>
        <w:pBdr>
          <w:bottom w:val="single" w:sz="6" w:space="1" w:color="auto"/>
        </w:pBdr>
        <w:ind w:firstLine="720"/>
        <w:rPr>
          <w:sz w:val="20"/>
          <w:szCs w:val="20"/>
          <w:lang w:val="en-US"/>
        </w:rPr>
      </w:pPr>
    </w:p>
    <w:p w14:paraId="040BCC3B" w14:textId="77777777" w:rsidR="0063190D" w:rsidRPr="007139B5" w:rsidRDefault="0063190D" w:rsidP="0063190D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38BAABAC" w14:textId="77777777" w:rsidR="00095E9E" w:rsidRPr="00713628" w:rsidRDefault="00317848" w:rsidP="00095E9E">
      <w:pPr>
        <w:rPr>
          <w:b/>
          <w:sz w:val="22"/>
          <w:szCs w:val="22"/>
          <w:lang w:val="en-US"/>
        </w:rPr>
      </w:pPr>
      <w:r w:rsidRPr="0032238C">
        <w:rPr>
          <w:b/>
          <w:sz w:val="22"/>
          <w:szCs w:val="22"/>
          <w:lang w:val="en-US"/>
        </w:rPr>
        <w:t>21</w:t>
      </w:r>
      <w:r w:rsidR="0032238C" w:rsidRPr="0032238C">
        <w:rPr>
          <w:b/>
          <w:sz w:val="22"/>
          <w:szCs w:val="22"/>
          <w:lang w:val="en-US"/>
        </w:rPr>
        <w:t xml:space="preserve">. </w:t>
      </w:r>
      <w:r w:rsidR="005922A0" w:rsidRPr="0032238C">
        <w:rPr>
          <w:b/>
          <w:sz w:val="22"/>
          <w:szCs w:val="22"/>
          <w:lang w:val="en-US"/>
        </w:rPr>
        <w:t xml:space="preserve"> </w:t>
      </w:r>
      <w:r w:rsidR="005922A0" w:rsidRPr="005922A0">
        <w:rPr>
          <w:b/>
          <w:sz w:val="22"/>
          <w:szCs w:val="22"/>
          <w:lang w:val="en-US"/>
        </w:rPr>
        <w:t xml:space="preserve">How do you </w:t>
      </w:r>
      <w:r w:rsidR="00AE75D9">
        <w:rPr>
          <w:b/>
          <w:sz w:val="22"/>
          <w:szCs w:val="22"/>
          <w:lang w:val="en-US"/>
        </w:rPr>
        <w:t>evaluate</w:t>
      </w:r>
      <w:r w:rsidR="00713628">
        <w:rPr>
          <w:b/>
          <w:sz w:val="22"/>
          <w:szCs w:val="22"/>
          <w:lang w:val="en-US"/>
        </w:rPr>
        <w:t xml:space="preserve"> the risk for your present </w:t>
      </w:r>
      <w:r w:rsidR="004C2AFA">
        <w:rPr>
          <w:b/>
          <w:sz w:val="22"/>
          <w:szCs w:val="22"/>
          <w:lang w:val="en-US"/>
        </w:rPr>
        <w:t>complaint</w:t>
      </w:r>
      <w:r w:rsidR="005922A0" w:rsidRPr="005922A0">
        <w:rPr>
          <w:b/>
          <w:sz w:val="22"/>
          <w:szCs w:val="22"/>
          <w:lang w:val="en-US"/>
        </w:rPr>
        <w:t xml:space="preserve"> developing into</w:t>
      </w:r>
      <w:r w:rsidR="00713628">
        <w:rPr>
          <w:b/>
          <w:sz w:val="22"/>
          <w:szCs w:val="22"/>
          <w:lang w:val="en-US"/>
        </w:rPr>
        <w:t xml:space="preserve"> persistent problems?</w:t>
      </w:r>
      <w:r w:rsidR="005922A0" w:rsidRPr="005922A0">
        <w:rPr>
          <w:b/>
          <w:sz w:val="22"/>
          <w:szCs w:val="22"/>
          <w:lang w:val="en-US"/>
        </w:rPr>
        <w:t xml:space="preserve"> </w:t>
      </w:r>
      <w:r w:rsidR="00095E9E" w:rsidRPr="005171A1">
        <w:rPr>
          <w:b/>
          <w:color w:val="FF0000"/>
          <w:sz w:val="22"/>
          <w:szCs w:val="22"/>
          <w:lang w:val="en-US"/>
        </w:rPr>
        <w:t xml:space="preserve"> </w:t>
      </w:r>
      <w:r w:rsidR="00651846" w:rsidRPr="00713628">
        <w:rPr>
          <w:sz w:val="20"/>
          <w:szCs w:val="20"/>
          <w:lang w:val="en-US"/>
        </w:rPr>
        <w:t>(circle only one number</w:t>
      </w:r>
      <w:r w:rsidR="00095E9E" w:rsidRPr="00713628">
        <w:rPr>
          <w:sz w:val="20"/>
          <w:szCs w:val="20"/>
          <w:lang w:val="en-US"/>
        </w:rPr>
        <w:t>)</w:t>
      </w:r>
    </w:p>
    <w:p w14:paraId="6C58B116" w14:textId="77777777" w:rsidR="00095E9E" w:rsidRPr="005922A0" w:rsidRDefault="00095E9E" w:rsidP="00095E9E">
      <w:pPr>
        <w:rPr>
          <w:sz w:val="22"/>
          <w:szCs w:val="22"/>
          <w:lang w:val="en-US"/>
        </w:rPr>
      </w:pPr>
    </w:p>
    <w:p w14:paraId="218E7D66" w14:textId="77777777" w:rsidR="00095E9E" w:rsidRPr="00846759" w:rsidRDefault="00095E9E" w:rsidP="00095E9E">
      <w:pPr>
        <w:ind w:left="1440"/>
        <w:rPr>
          <w:b/>
          <w:sz w:val="22"/>
          <w:szCs w:val="22"/>
          <w:lang w:val="en-US"/>
        </w:rPr>
      </w:pPr>
      <w:r w:rsidRPr="00846759">
        <w:rPr>
          <w:b/>
          <w:sz w:val="22"/>
          <w:szCs w:val="22"/>
          <w:lang w:val="en-US"/>
        </w:rPr>
        <w:t>0</w:t>
      </w:r>
      <w:r w:rsidRPr="00846759">
        <w:rPr>
          <w:b/>
          <w:sz w:val="22"/>
          <w:szCs w:val="22"/>
          <w:lang w:val="en-US"/>
        </w:rPr>
        <w:tab/>
        <w:t>1</w:t>
      </w:r>
      <w:r w:rsidRPr="00846759">
        <w:rPr>
          <w:b/>
          <w:sz w:val="22"/>
          <w:szCs w:val="22"/>
          <w:lang w:val="en-US"/>
        </w:rPr>
        <w:tab/>
        <w:t>2</w:t>
      </w:r>
      <w:r w:rsidRPr="00846759">
        <w:rPr>
          <w:b/>
          <w:sz w:val="22"/>
          <w:szCs w:val="22"/>
          <w:lang w:val="en-US"/>
        </w:rPr>
        <w:tab/>
        <w:t>3</w:t>
      </w:r>
      <w:r w:rsidRPr="00846759">
        <w:rPr>
          <w:b/>
          <w:sz w:val="22"/>
          <w:szCs w:val="22"/>
          <w:lang w:val="en-US"/>
        </w:rPr>
        <w:tab/>
        <w:t>4</w:t>
      </w:r>
      <w:r w:rsidRPr="00846759">
        <w:rPr>
          <w:b/>
          <w:sz w:val="22"/>
          <w:szCs w:val="22"/>
          <w:lang w:val="en-US"/>
        </w:rPr>
        <w:tab/>
        <w:t>5</w:t>
      </w:r>
      <w:r w:rsidRPr="00846759">
        <w:rPr>
          <w:b/>
          <w:sz w:val="22"/>
          <w:szCs w:val="22"/>
          <w:lang w:val="en-US"/>
        </w:rPr>
        <w:tab/>
        <w:t>6</w:t>
      </w:r>
      <w:r w:rsidRPr="00846759">
        <w:rPr>
          <w:b/>
          <w:sz w:val="22"/>
          <w:szCs w:val="22"/>
          <w:lang w:val="en-US"/>
        </w:rPr>
        <w:tab/>
        <w:t>7</w:t>
      </w:r>
      <w:r w:rsidRPr="00846759">
        <w:rPr>
          <w:b/>
          <w:sz w:val="22"/>
          <w:szCs w:val="22"/>
          <w:lang w:val="en-US"/>
        </w:rPr>
        <w:tab/>
        <w:t>8</w:t>
      </w:r>
      <w:r w:rsidRPr="00846759">
        <w:rPr>
          <w:b/>
          <w:sz w:val="22"/>
          <w:szCs w:val="22"/>
          <w:lang w:val="en-US"/>
        </w:rPr>
        <w:tab/>
        <w:t>9</w:t>
      </w:r>
      <w:r w:rsidRPr="00846759">
        <w:rPr>
          <w:b/>
          <w:sz w:val="22"/>
          <w:szCs w:val="22"/>
          <w:lang w:val="en-US"/>
        </w:rPr>
        <w:tab/>
        <w:t>10</w:t>
      </w:r>
    </w:p>
    <w:p w14:paraId="726D74D0" w14:textId="3D37FB5A" w:rsidR="00095E9E" w:rsidRPr="005171A1" w:rsidRDefault="00762775" w:rsidP="00214DFB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 </w:t>
      </w:r>
      <w:r w:rsidR="005171A1" w:rsidRPr="005171A1">
        <w:rPr>
          <w:sz w:val="20"/>
          <w:szCs w:val="20"/>
          <w:lang w:val="en-US"/>
        </w:rPr>
        <w:t>No risk</w:t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  <w:t xml:space="preserve">        </w:t>
      </w:r>
      <w:r>
        <w:rPr>
          <w:sz w:val="20"/>
          <w:szCs w:val="20"/>
          <w:lang w:val="en-US"/>
        </w:rPr>
        <w:t xml:space="preserve">    </w:t>
      </w:r>
      <w:r w:rsidR="005171A1" w:rsidRPr="005171A1">
        <w:rPr>
          <w:sz w:val="20"/>
          <w:szCs w:val="20"/>
          <w:lang w:val="en-US"/>
        </w:rPr>
        <w:t>Very high risk</w:t>
      </w:r>
    </w:p>
    <w:p w14:paraId="6C2749B1" w14:textId="77777777" w:rsidR="00E75E11" w:rsidRPr="005171A1" w:rsidRDefault="00E75E11" w:rsidP="00214DFB">
      <w:pPr>
        <w:ind w:firstLine="720"/>
        <w:rPr>
          <w:sz w:val="22"/>
          <w:szCs w:val="22"/>
          <w:lang w:val="en-US"/>
        </w:rPr>
      </w:pPr>
    </w:p>
    <w:p w14:paraId="3A430E80" w14:textId="77777777" w:rsidR="00846CB5" w:rsidRPr="005171A1" w:rsidRDefault="00846CB5" w:rsidP="000C432D">
      <w:pPr>
        <w:shd w:val="clear" w:color="auto" w:fill="D9D9D9" w:themeFill="background1" w:themeFillShade="D9"/>
        <w:ind w:firstLine="720"/>
        <w:rPr>
          <w:sz w:val="22"/>
          <w:szCs w:val="22"/>
          <w:lang w:val="en-US"/>
        </w:rPr>
      </w:pPr>
    </w:p>
    <w:p w14:paraId="39902070" w14:textId="77777777" w:rsidR="00E75E11" w:rsidRPr="005171A1" w:rsidRDefault="00E75E11" w:rsidP="00E75E11">
      <w:pPr>
        <w:pBdr>
          <w:top w:val="single" w:sz="4" w:space="1" w:color="auto"/>
        </w:pBdr>
        <w:rPr>
          <w:sz w:val="22"/>
          <w:szCs w:val="22"/>
          <w:lang w:val="en-US"/>
        </w:rPr>
      </w:pPr>
    </w:p>
    <w:p w14:paraId="69393DA7" w14:textId="77777777" w:rsidR="00214DFB" w:rsidRPr="005171A1" w:rsidRDefault="00214DFB" w:rsidP="00214DFB">
      <w:pPr>
        <w:rPr>
          <w:b/>
          <w:sz w:val="22"/>
          <w:szCs w:val="22"/>
          <w:lang w:val="en-US"/>
        </w:rPr>
        <w:sectPr w:rsidR="00214DFB" w:rsidRPr="005171A1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7FBF90F9" w14:textId="04F79A24" w:rsidR="00214DFB" w:rsidRPr="006C774C" w:rsidRDefault="00317848" w:rsidP="00214DFB">
      <w:pPr>
        <w:rPr>
          <w:sz w:val="22"/>
          <w:szCs w:val="22"/>
          <w:lang w:val="en-US"/>
        </w:rPr>
      </w:pPr>
      <w:r w:rsidRPr="006C774C">
        <w:rPr>
          <w:b/>
          <w:sz w:val="22"/>
          <w:szCs w:val="22"/>
          <w:lang w:val="en-US"/>
        </w:rPr>
        <w:t>22</w:t>
      </w:r>
      <w:r w:rsidR="00214DFB" w:rsidRPr="006C774C">
        <w:rPr>
          <w:b/>
          <w:sz w:val="22"/>
          <w:szCs w:val="22"/>
          <w:lang w:val="en-US"/>
        </w:rPr>
        <w:t>. H</w:t>
      </w:r>
      <w:r w:rsidR="005171A1">
        <w:rPr>
          <w:b/>
          <w:sz w:val="22"/>
          <w:szCs w:val="22"/>
          <w:lang w:val="en-US"/>
        </w:rPr>
        <w:t xml:space="preserve">ave you had neck </w:t>
      </w:r>
      <w:r w:rsidR="00846759">
        <w:rPr>
          <w:b/>
          <w:sz w:val="22"/>
          <w:szCs w:val="22"/>
          <w:lang w:val="en-US"/>
        </w:rPr>
        <w:t>complaints</w:t>
      </w:r>
      <w:r w:rsidR="006C774C" w:rsidRPr="006C774C">
        <w:rPr>
          <w:b/>
          <w:sz w:val="22"/>
          <w:szCs w:val="22"/>
          <w:lang w:val="en-US"/>
        </w:rPr>
        <w:t xml:space="preserve"> </w:t>
      </w:r>
      <w:r w:rsidR="00846759">
        <w:rPr>
          <w:b/>
          <w:sz w:val="22"/>
          <w:szCs w:val="22"/>
          <w:lang w:val="en-US"/>
        </w:rPr>
        <w:t>previously</w:t>
      </w:r>
      <w:r w:rsidR="00214DFB" w:rsidRPr="006C774C">
        <w:rPr>
          <w:b/>
          <w:sz w:val="22"/>
          <w:szCs w:val="22"/>
          <w:lang w:val="en-US"/>
        </w:rPr>
        <w:t xml:space="preserve">? </w:t>
      </w:r>
      <w:r w:rsidR="00AE75D9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AE75D9">
        <w:rPr>
          <w:sz w:val="20"/>
          <w:szCs w:val="20"/>
          <w:lang w:val="en-US"/>
        </w:rPr>
        <w:t xml:space="preserve"> only one box</w:t>
      </w:r>
      <w:r w:rsidR="00214DFB" w:rsidRPr="006C774C">
        <w:rPr>
          <w:sz w:val="20"/>
          <w:szCs w:val="20"/>
          <w:lang w:val="en-US"/>
        </w:rPr>
        <w:t>)</w:t>
      </w:r>
    </w:p>
    <w:p w14:paraId="7329A30E" w14:textId="77777777" w:rsidR="002B154F" w:rsidRPr="006C774C" w:rsidRDefault="002B154F" w:rsidP="00214DFB">
      <w:pPr>
        <w:rPr>
          <w:sz w:val="22"/>
          <w:szCs w:val="22"/>
          <w:lang w:val="en-US"/>
        </w:rPr>
      </w:pPr>
    </w:p>
    <w:p w14:paraId="1F614101" w14:textId="394C901E" w:rsidR="00214DFB" w:rsidRPr="00277149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US"/>
        </w:rPr>
      </w:pPr>
      <w:r w:rsidRPr="00277149">
        <w:rPr>
          <w:sz w:val="22"/>
          <w:szCs w:val="22"/>
          <w:lang w:val="en-US"/>
        </w:rPr>
        <w:t>No, this is the first time</w:t>
      </w:r>
    </w:p>
    <w:p w14:paraId="71079302" w14:textId="60D87233" w:rsidR="00214DFB" w:rsidRPr="00762775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GB"/>
        </w:rPr>
      </w:pPr>
      <w:r w:rsidRPr="00762775">
        <w:rPr>
          <w:sz w:val="22"/>
          <w:szCs w:val="22"/>
          <w:lang w:val="en-GB"/>
        </w:rPr>
        <w:t xml:space="preserve">Yes, 1-3 times </w:t>
      </w:r>
      <w:r w:rsidR="00846759" w:rsidRPr="00762775">
        <w:rPr>
          <w:sz w:val="22"/>
          <w:szCs w:val="22"/>
          <w:lang w:val="en-GB"/>
        </w:rPr>
        <w:t>previously</w:t>
      </w:r>
    </w:p>
    <w:p w14:paraId="4A9FB727" w14:textId="3D53D930" w:rsidR="00214DFB" w:rsidRPr="00BC049D" w:rsidRDefault="003F7977" w:rsidP="00214DFB">
      <w:pPr>
        <w:ind w:firstLine="360"/>
        <w:rPr>
          <w:b/>
          <w:sz w:val="22"/>
          <w:szCs w:val="22"/>
        </w:rPr>
      </w:pPr>
      <w:r w:rsidRPr="00762775">
        <w:rPr>
          <w:b/>
          <w:sz w:val="22"/>
          <w:szCs w:val="22"/>
          <w:lang w:val="en-GB"/>
        </w:rPr>
        <w:t>La</w:t>
      </w:r>
      <w:r>
        <w:rPr>
          <w:b/>
          <w:sz w:val="22"/>
          <w:szCs w:val="22"/>
        </w:rPr>
        <w:t xml:space="preserve">st </w:t>
      </w:r>
      <w:proofErr w:type="gramStart"/>
      <w:r>
        <w:rPr>
          <w:b/>
          <w:sz w:val="22"/>
          <w:szCs w:val="22"/>
        </w:rPr>
        <w:t>time:_</w:t>
      </w:r>
      <w:proofErr w:type="gramEnd"/>
      <w:r>
        <w:rPr>
          <w:b/>
          <w:sz w:val="22"/>
          <w:szCs w:val="22"/>
        </w:rPr>
        <w:t>_________months</w:t>
      </w:r>
      <w:r w:rsidR="00277149">
        <w:rPr>
          <w:b/>
          <w:sz w:val="22"/>
          <w:szCs w:val="22"/>
        </w:rPr>
        <w:t xml:space="preserve"> ago</w:t>
      </w:r>
    </w:p>
    <w:p w14:paraId="6C421DB8" w14:textId="11E5E4A3" w:rsidR="00214DFB" w:rsidRPr="00846759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US"/>
        </w:rPr>
      </w:pPr>
      <w:r w:rsidRPr="00846759">
        <w:rPr>
          <w:sz w:val="22"/>
          <w:szCs w:val="22"/>
          <w:lang w:val="en-US"/>
        </w:rPr>
        <w:t xml:space="preserve">Yes, more than 3 times </w:t>
      </w:r>
      <w:r w:rsidR="00846759" w:rsidRPr="00846759">
        <w:rPr>
          <w:sz w:val="22"/>
          <w:szCs w:val="22"/>
          <w:lang w:val="en-US"/>
        </w:rPr>
        <w:t>p</w:t>
      </w:r>
      <w:r w:rsidR="00846759">
        <w:rPr>
          <w:sz w:val="22"/>
          <w:szCs w:val="22"/>
          <w:lang w:val="en-US"/>
        </w:rPr>
        <w:t>reviously</w:t>
      </w:r>
    </w:p>
    <w:p w14:paraId="3F7B11C8" w14:textId="60FA6ABB" w:rsidR="00214DFB" w:rsidRPr="00BC049D" w:rsidRDefault="00277149" w:rsidP="00214DFB">
      <w:pPr>
        <w:ind w:firstLine="360"/>
        <w:rPr>
          <w:b/>
          <w:sz w:val="22"/>
          <w:szCs w:val="22"/>
        </w:rPr>
      </w:pPr>
      <w:r>
        <w:rPr>
          <w:b/>
          <w:sz w:val="22"/>
          <w:szCs w:val="22"/>
        </w:rPr>
        <w:t>Last time</w:t>
      </w:r>
      <w:r w:rsidR="00214DFB" w:rsidRPr="00BC049D">
        <w:rPr>
          <w:b/>
          <w:sz w:val="22"/>
          <w:szCs w:val="22"/>
        </w:rPr>
        <w:t>:_____</w:t>
      </w:r>
      <w:r w:rsidR="003F7977">
        <w:rPr>
          <w:b/>
          <w:sz w:val="22"/>
          <w:szCs w:val="22"/>
        </w:rPr>
        <w:t>_____months</w:t>
      </w:r>
      <w:r>
        <w:rPr>
          <w:b/>
          <w:sz w:val="22"/>
          <w:szCs w:val="22"/>
        </w:rPr>
        <w:t xml:space="preserve"> ago</w:t>
      </w:r>
    </w:p>
    <w:p w14:paraId="6F65FBE5" w14:textId="237E7C59" w:rsidR="00214DFB" w:rsidRPr="003F7977" w:rsidRDefault="003F7977" w:rsidP="00214DFB">
      <w:pPr>
        <w:pStyle w:val="ListParagraph"/>
        <w:numPr>
          <w:ilvl w:val="0"/>
          <w:numId w:val="14"/>
        </w:numPr>
        <w:ind w:left="360"/>
        <w:rPr>
          <w:sz w:val="22"/>
          <w:szCs w:val="22"/>
          <w:lang w:val="en-US"/>
        </w:rPr>
      </w:pPr>
      <w:r w:rsidRPr="003F7977">
        <w:rPr>
          <w:sz w:val="22"/>
          <w:szCs w:val="22"/>
          <w:lang w:val="en-US"/>
        </w:rPr>
        <w:t xml:space="preserve">Yes, I do suffer from </w:t>
      </w:r>
      <w:proofErr w:type="gramStart"/>
      <w:r w:rsidRPr="003F7977">
        <w:rPr>
          <w:sz w:val="22"/>
          <w:szCs w:val="22"/>
          <w:lang w:val="en-US"/>
        </w:rPr>
        <w:t>more or less chronic</w:t>
      </w:r>
      <w:proofErr w:type="gramEnd"/>
      <w:r w:rsidRPr="003F7977">
        <w:rPr>
          <w:sz w:val="22"/>
          <w:szCs w:val="22"/>
          <w:lang w:val="en-US"/>
        </w:rPr>
        <w:t xml:space="preserve"> neck </w:t>
      </w:r>
      <w:r w:rsidR="00D602CB">
        <w:rPr>
          <w:color w:val="000000" w:themeColor="text1"/>
          <w:sz w:val="22"/>
          <w:szCs w:val="22"/>
          <w:lang w:val="en-US"/>
        </w:rPr>
        <w:t>complaints</w:t>
      </w:r>
    </w:p>
    <w:p w14:paraId="367D8304" w14:textId="77777777" w:rsidR="002B154F" w:rsidRPr="003F7977" w:rsidRDefault="002B154F" w:rsidP="00214DFB">
      <w:pPr>
        <w:ind w:left="360"/>
        <w:rPr>
          <w:b/>
          <w:sz w:val="22"/>
          <w:szCs w:val="22"/>
          <w:lang w:val="en-US"/>
        </w:rPr>
      </w:pPr>
    </w:p>
    <w:p w14:paraId="1E2A2717" w14:textId="3F041DB2" w:rsidR="00214DFB" w:rsidRPr="007D2939" w:rsidRDefault="00317848" w:rsidP="00FB7D61">
      <w:pPr>
        <w:rPr>
          <w:b/>
          <w:sz w:val="22"/>
          <w:szCs w:val="22"/>
          <w:lang w:val="en-US"/>
        </w:rPr>
      </w:pPr>
      <w:r w:rsidRPr="007D2939">
        <w:rPr>
          <w:b/>
          <w:sz w:val="22"/>
          <w:szCs w:val="22"/>
          <w:lang w:val="en-US"/>
        </w:rPr>
        <w:t>23</w:t>
      </w:r>
      <w:r w:rsidR="007D2939" w:rsidRPr="007D2939">
        <w:rPr>
          <w:b/>
          <w:sz w:val="22"/>
          <w:szCs w:val="22"/>
          <w:lang w:val="en-US"/>
        </w:rPr>
        <w:t xml:space="preserve">. If the answer is yes, for how many years have you suffered from neck </w:t>
      </w:r>
      <w:r w:rsidR="00846759">
        <w:rPr>
          <w:b/>
          <w:color w:val="000000" w:themeColor="text1"/>
          <w:sz w:val="22"/>
          <w:szCs w:val="22"/>
          <w:lang w:val="en-US"/>
        </w:rPr>
        <w:t>complaints</w:t>
      </w:r>
      <w:r w:rsidR="00214DFB" w:rsidRPr="007D2939">
        <w:rPr>
          <w:b/>
          <w:sz w:val="22"/>
          <w:szCs w:val="22"/>
          <w:lang w:val="en-US"/>
        </w:rPr>
        <w:t>?</w:t>
      </w:r>
      <w:r w:rsidR="005B44BC" w:rsidRPr="007D2939">
        <w:rPr>
          <w:b/>
          <w:sz w:val="22"/>
          <w:szCs w:val="22"/>
          <w:lang w:val="en-US"/>
        </w:rPr>
        <w:t xml:space="preserve"> </w:t>
      </w:r>
      <w:r w:rsidR="00246119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246119">
        <w:rPr>
          <w:sz w:val="20"/>
          <w:szCs w:val="20"/>
          <w:lang w:val="en-US"/>
        </w:rPr>
        <w:t xml:space="preserve"> only one box</w:t>
      </w:r>
      <w:r w:rsidR="005B44BC" w:rsidRPr="007D2939">
        <w:rPr>
          <w:sz w:val="20"/>
          <w:szCs w:val="20"/>
          <w:lang w:val="en-US"/>
        </w:rPr>
        <w:t>)</w:t>
      </w:r>
    </w:p>
    <w:p w14:paraId="522A7073" w14:textId="77777777" w:rsidR="002B154F" w:rsidRPr="007D2939" w:rsidRDefault="002B154F" w:rsidP="00214DFB">
      <w:pPr>
        <w:ind w:left="360"/>
        <w:rPr>
          <w:b/>
          <w:sz w:val="22"/>
          <w:szCs w:val="22"/>
          <w:lang w:val="en-US"/>
        </w:rPr>
      </w:pPr>
    </w:p>
    <w:p w14:paraId="4128D67A" w14:textId="31937ABC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Less than one year</w:t>
      </w:r>
    </w:p>
    <w:p w14:paraId="56B8D2F9" w14:textId="63A3096B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1-5 years</w:t>
      </w:r>
    </w:p>
    <w:p w14:paraId="0B826D55" w14:textId="12B8E1AB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6-10 years</w:t>
      </w:r>
    </w:p>
    <w:p w14:paraId="25A9054F" w14:textId="6D567CDC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More than 10 years</w:t>
      </w:r>
    </w:p>
    <w:p w14:paraId="603D80B6" w14:textId="74804244" w:rsidR="00214DFB" w:rsidRPr="00261653" w:rsidRDefault="00261653" w:rsidP="00214DFB">
      <w:pPr>
        <w:pStyle w:val="ListParagraph"/>
        <w:numPr>
          <w:ilvl w:val="0"/>
          <w:numId w:val="14"/>
        </w:numPr>
        <w:rPr>
          <w:sz w:val="22"/>
          <w:szCs w:val="22"/>
          <w:lang w:val="en-US"/>
        </w:rPr>
      </w:pPr>
      <w:proofErr w:type="gramStart"/>
      <w:r w:rsidRPr="00261653">
        <w:rPr>
          <w:sz w:val="22"/>
          <w:szCs w:val="22"/>
          <w:lang w:val="en-US"/>
        </w:rPr>
        <w:t>As long as</w:t>
      </w:r>
      <w:proofErr w:type="gramEnd"/>
      <w:r w:rsidRPr="00261653">
        <w:rPr>
          <w:sz w:val="22"/>
          <w:szCs w:val="22"/>
          <w:lang w:val="en-US"/>
        </w:rPr>
        <w:t xml:space="preserve"> I ca</w:t>
      </w:r>
      <w:r w:rsidR="00793AC2">
        <w:rPr>
          <w:sz w:val="22"/>
          <w:szCs w:val="22"/>
          <w:lang w:val="en-US"/>
        </w:rPr>
        <w:t>n</w:t>
      </w:r>
      <w:r w:rsidRPr="00261653">
        <w:rPr>
          <w:sz w:val="22"/>
          <w:szCs w:val="22"/>
          <w:lang w:val="en-US"/>
        </w:rPr>
        <w:t xml:space="preserve"> remember</w:t>
      </w:r>
    </w:p>
    <w:p w14:paraId="69B1976D" w14:textId="211E8CE8" w:rsidR="000C432D" w:rsidRPr="007D2939" w:rsidRDefault="008B0905" w:rsidP="00DB3BE6">
      <w:pPr>
        <w:pStyle w:val="ListParagraph"/>
        <w:numPr>
          <w:ilvl w:val="0"/>
          <w:numId w:val="14"/>
        </w:numPr>
        <w:rPr>
          <w:sz w:val="22"/>
          <w:szCs w:val="22"/>
          <w:lang w:val="en-US"/>
        </w:rPr>
        <w:sectPr w:rsidR="000C432D" w:rsidRPr="007D2939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  <w:r>
        <w:rPr>
          <w:sz w:val="22"/>
          <w:szCs w:val="22"/>
          <w:lang w:val="en-US"/>
        </w:rPr>
        <w:t>I do not k</w:t>
      </w:r>
      <w:r w:rsidR="0063190D">
        <w:rPr>
          <w:sz w:val="22"/>
          <w:szCs w:val="22"/>
          <w:lang w:val="en-US"/>
        </w:rPr>
        <w:t>now</w:t>
      </w:r>
    </w:p>
    <w:p w14:paraId="1AD559CB" w14:textId="265EA685" w:rsidR="00C61939" w:rsidRPr="007D2939" w:rsidRDefault="00C61939" w:rsidP="00086995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05E28D07" w14:textId="65FCB3B3" w:rsidR="0069392B" w:rsidRPr="007D2939" w:rsidRDefault="00DB3BE6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7D2939">
        <w:rPr>
          <w:b/>
          <w:sz w:val="22"/>
          <w:szCs w:val="22"/>
          <w:lang w:val="en-US"/>
        </w:rPr>
        <w:t>Pain medication</w:t>
      </w:r>
    </w:p>
    <w:p w14:paraId="5F48F592" w14:textId="77777777" w:rsidR="0069392B" w:rsidRPr="007D2939" w:rsidRDefault="0069392B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0D01CC71" w14:textId="77777777" w:rsidR="00846CB5" w:rsidRPr="007D2939" w:rsidRDefault="00846CB5" w:rsidP="00086995">
      <w:pPr>
        <w:rPr>
          <w:b/>
          <w:sz w:val="22"/>
          <w:szCs w:val="22"/>
          <w:lang w:val="en-US"/>
        </w:rPr>
      </w:pPr>
    </w:p>
    <w:p w14:paraId="190CBBD5" w14:textId="50047B86" w:rsidR="00086995" w:rsidRPr="008B0905" w:rsidRDefault="00317848" w:rsidP="00086995">
      <w:pPr>
        <w:rPr>
          <w:b/>
          <w:sz w:val="22"/>
          <w:szCs w:val="22"/>
          <w:lang w:val="en-US"/>
        </w:rPr>
      </w:pPr>
      <w:r w:rsidRPr="00EB786B">
        <w:rPr>
          <w:b/>
          <w:sz w:val="22"/>
          <w:szCs w:val="22"/>
          <w:lang w:val="en-US"/>
        </w:rPr>
        <w:t>24</w:t>
      </w:r>
      <w:r w:rsidR="00086995" w:rsidRPr="00EB786B">
        <w:rPr>
          <w:b/>
          <w:sz w:val="22"/>
          <w:szCs w:val="22"/>
          <w:lang w:val="en-US"/>
        </w:rPr>
        <w:t xml:space="preserve">. </w:t>
      </w:r>
      <w:r w:rsidR="00EB786B" w:rsidRPr="00EB786B">
        <w:rPr>
          <w:b/>
          <w:sz w:val="22"/>
          <w:szCs w:val="22"/>
          <w:lang w:val="en-US"/>
        </w:rPr>
        <w:t>Are you taking pain medication i</w:t>
      </w:r>
      <w:r w:rsidR="008B0905">
        <w:rPr>
          <w:b/>
          <w:sz w:val="22"/>
          <w:szCs w:val="22"/>
          <w:lang w:val="en-US"/>
        </w:rPr>
        <w:t xml:space="preserve">n order to reduce your neck </w:t>
      </w:r>
      <w:r w:rsidR="004C2AFA">
        <w:rPr>
          <w:b/>
          <w:sz w:val="22"/>
          <w:szCs w:val="22"/>
          <w:lang w:val="en-US"/>
        </w:rPr>
        <w:t>complaint</w:t>
      </w:r>
      <w:r w:rsidR="00086995" w:rsidRPr="00EB786B">
        <w:rPr>
          <w:b/>
          <w:sz w:val="22"/>
          <w:szCs w:val="22"/>
          <w:lang w:val="en-US"/>
        </w:rPr>
        <w:t>?</w:t>
      </w:r>
      <w:r w:rsidR="005B44BC" w:rsidRPr="00EB786B">
        <w:rPr>
          <w:b/>
          <w:sz w:val="22"/>
          <w:szCs w:val="22"/>
          <w:lang w:val="en-US"/>
        </w:rPr>
        <w:t xml:space="preserve"> </w:t>
      </w:r>
      <w:r w:rsidR="00EB786B" w:rsidRPr="008B0905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B66489" w:rsidRPr="008B0905">
        <w:rPr>
          <w:sz w:val="20"/>
          <w:szCs w:val="20"/>
          <w:lang w:val="en-US"/>
        </w:rPr>
        <w:t xml:space="preserve"> only</w:t>
      </w:r>
      <w:r w:rsidR="00EB786B" w:rsidRPr="008B0905">
        <w:rPr>
          <w:sz w:val="20"/>
          <w:szCs w:val="20"/>
          <w:lang w:val="en-US"/>
        </w:rPr>
        <w:t xml:space="preserve"> one box</w:t>
      </w:r>
      <w:r w:rsidR="005B44BC" w:rsidRPr="008B0905">
        <w:rPr>
          <w:sz w:val="20"/>
          <w:szCs w:val="20"/>
          <w:lang w:val="en-US"/>
        </w:rPr>
        <w:t>)</w:t>
      </w:r>
    </w:p>
    <w:p w14:paraId="188E9760" w14:textId="77777777" w:rsidR="002B154F" w:rsidRPr="008B0905" w:rsidRDefault="002B154F" w:rsidP="00086995">
      <w:pPr>
        <w:rPr>
          <w:b/>
          <w:sz w:val="22"/>
          <w:szCs w:val="22"/>
          <w:lang w:val="en-US"/>
        </w:rPr>
      </w:pPr>
    </w:p>
    <w:p w14:paraId="3151EBCF" w14:textId="34771A16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2ED024F0" w14:textId="59A56A6A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0225E2A2" w14:textId="51F91DF7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Yes</w:t>
      </w:r>
      <w:r w:rsidR="00086995" w:rsidRPr="00BC049D">
        <w:rPr>
          <w:sz w:val="22"/>
          <w:szCs w:val="22"/>
        </w:rPr>
        <w:t>:</w:t>
      </w:r>
    </w:p>
    <w:p w14:paraId="0274135B" w14:textId="77777777" w:rsidR="000C432D" w:rsidRPr="00BC049D" w:rsidRDefault="000C432D" w:rsidP="000C432D">
      <w:pPr>
        <w:rPr>
          <w:sz w:val="22"/>
          <w:szCs w:val="22"/>
        </w:rPr>
      </w:pPr>
    </w:p>
    <w:p w14:paraId="3A174DDF" w14:textId="77777777" w:rsidR="00095E9E" w:rsidRPr="00BC049D" w:rsidRDefault="00095E9E" w:rsidP="00095E9E">
      <w:pPr>
        <w:rPr>
          <w:sz w:val="22"/>
          <w:szCs w:val="22"/>
        </w:rPr>
        <w:sectPr w:rsidR="00095E9E" w:rsidRPr="00BC049D" w:rsidSect="00087C44"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2B133D40" w14:textId="234C2C9E" w:rsidR="00086995" w:rsidRPr="00EB786B" w:rsidRDefault="00EB786B" w:rsidP="00266DDF">
      <w:pPr>
        <w:ind w:left="283"/>
        <w:rPr>
          <w:sz w:val="22"/>
          <w:szCs w:val="22"/>
          <w:lang w:val="en-US"/>
        </w:rPr>
      </w:pPr>
      <w:r w:rsidRPr="00EB786B">
        <w:rPr>
          <w:sz w:val="22"/>
          <w:szCs w:val="22"/>
          <w:lang w:val="en-US"/>
        </w:rPr>
        <w:t>Over-the counter painkillers</w:t>
      </w:r>
      <w:r w:rsidR="00086995" w:rsidRPr="00EB786B">
        <w:rPr>
          <w:sz w:val="22"/>
          <w:szCs w:val="22"/>
          <w:lang w:val="en-US"/>
        </w:rPr>
        <w:t xml:space="preserve"> </w:t>
      </w:r>
      <w:r w:rsidRPr="00EB786B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7714E5">
        <w:rPr>
          <w:sz w:val="20"/>
          <w:szCs w:val="20"/>
          <w:lang w:val="en-US"/>
        </w:rPr>
        <w:t xml:space="preserve"> only</w:t>
      </w:r>
      <w:r w:rsidRPr="00EB786B">
        <w:rPr>
          <w:sz w:val="20"/>
          <w:szCs w:val="20"/>
          <w:lang w:val="en-US"/>
        </w:rPr>
        <w:t xml:space="preserve"> one box</w:t>
      </w:r>
      <w:r w:rsidR="005B44BC" w:rsidRPr="00EB786B">
        <w:rPr>
          <w:sz w:val="20"/>
          <w:szCs w:val="20"/>
          <w:lang w:val="en-US"/>
        </w:rPr>
        <w:t>)</w:t>
      </w:r>
    </w:p>
    <w:p w14:paraId="1C2178E6" w14:textId="2BC4F2D9" w:rsidR="00095E9E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4B27CF51" w14:textId="42C43F95" w:rsidR="00086995" w:rsidRPr="00862598" w:rsidRDefault="00651846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  <w:lang w:val="en-US"/>
        </w:rPr>
      </w:pPr>
      <w:r w:rsidRPr="00862598">
        <w:rPr>
          <w:sz w:val="22"/>
          <w:szCs w:val="22"/>
          <w:lang w:val="en-US"/>
        </w:rPr>
        <w:t>Less often than every month</w:t>
      </w:r>
      <w:r w:rsidR="008B0905">
        <w:rPr>
          <w:sz w:val="22"/>
          <w:szCs w:val="22"/>
          <w:lang w:val="en-US"/>
        </w:rPr>
        <w:t xml:space="preserve"> </w:t>
      </w:r>
    </w:p>
    <w:p w14:paraId="5149465E" w14:textId="3F978205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Every month</w:t>
      </w:r>
    </w:p>
    <w:p w14:paraId="031D6C3A" w14:textId="39D5B00D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Every week</w:t>
      </w:r>
    </w:p>
    <w:p w14:paraId="1ACDAC03" w14:textId="1B1A8DAA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Daily</w:t>
      </w:r>
    </w:p>
    <w:p w14:paraId="5F4CB8BF" w14:textId="37715F05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More times daily</w:t>
      </w:r>
    </w:p>
    <w:p w14:paraId="1D585713" w14:textId="1CCD2A4B" w:rsidR="00086995" w:rsidRPr="007714E5" w:rsidRDefault="0049439A" w:rsidP="00095E9E">
      <w:pPr>
        <w:rPr>
          <w:sz w:val="22"/>
          <w:szCs w:val="22"/>
          <w:lang w:val="en-US"/>
        </w:rPr>
      </w:pPr>
      <w:r w:rsidRPr="007714E5">
        <w:rPr>
          <w:sz w:val="22"/>
          <w:szCs w:val="22"/>
          <w:lang w:val="en-US"/>
        </w:rPr>
        <w:t>Prescription painkillers</w:t>
      </w:r>
      <w:r w:rsidR="00086995" w:rsidRPr="007714E5">
        <w:rPr>
          <w:sz w:val="22"/>
          <w:szCs w:val="22"/>
          <w:lang w:val="en-US"/>
        </w:rPr>
        <w:t xml:space="preserve"> </w:t>
      </w:r>
      <w:r w:rsidR="007714E5" w:rsidRPr="007714E5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7714E5" w:rsidRPr="007714E5">
        <w:rPr>
          <w:sz w:val="20"/>
          <w:szCs w:val="20"/>
          <w:lang w:val="en-US"/>
        </w:rPr>
        <w:t xml:space="preserve"> only one box</w:t>
      </w:r>
      <w:r w:rsidR="005B44BC" w:rsidRPr="007714E5">
        <w:rPr>
          <w:sz w:val="20"/>
          <w:szCs w:val="20"/>
          <w:lang w:val="en-US"/>
        </w:rPr>
        <w:t>)</w:t>
      </w:r>
    </w:p>
    <w:p w14:paraId="611125A7" w14:textId="73B01CAF" w:rsidR="00095E9E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69DE68E2" w14:textId="7DC81ED4" w:rsidR="00086995" w:rsidRPr="00862598" w:rsidRDefault="00862598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  <w:lang w:val="en-US"/>
        </w:rPr>
      </w:pPr>
      <w:r w:rsidRPr="00862598">
        <w:rPr>
          <w:sz w:val="22"/>
          <w:szCs w:val="22"/>
          <w:lang w:val="en-US"/>
        </w:rPr>
        <w:t>Less often than every month</w:t>
      </w:r>
    </w:p>
    <w:p w14:paraId="146A918D" w14:textId="06CFCC1E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Every month</w:t>
      </w:r>
    </w:p>
    <w:p w14:paraId="575E93D4" w14:textId="75C89C30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Every week</w:t>
      </w:r>
    </w:p>
    <w:p w14:paraId="625A2267" w14:textId="6AD169ED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Daily</w:t>
      </w:r>
    </w:p>
    <w:p w14:paraId="36E6A2F5" w14:textId="4C6580D9" w:rsidR="00095E9E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More times daily</w:t>
      </w:r>
    </w:p>
    <w:p w14:paraId="49066D2A" w14:textId="77777777" w:rsidR="000C432D" w:rsidRPr="0049439A" w:rsidRDefault="000C432D" w:rsidP="0063190D">
      <w:pPr>
        <w:rPr>
          <w:sz w:val="22"/>
          <w:szCs w:val="22"/>
        </w:rPr>
        <w:sectPr w:rsidR="000C432D" w:rsidRPr="0049439A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05934F1" w14:textId="1C68C470" w:rsidR="00846759" w:rsidRDefault="00846759" w:rsidP="00086995">
      <w:pPr>
        <w:pBdr>
          <w:bottom w:val="single" w:sz="6" w:space="1" w:color="auto"/>
        </w:pBdr>
        <w:rPr>
          <w:sz w:val="22"/>
          <w:szCs w:val="22"/>
        </w:rPr>
      </w:pPr>
    </w:p>
    <w:p w14:paraId="69F59912" w14:textId="5A666334" w:rsidR="001C5687" w:rsidRPr="00846759" w:rsidRDefault="009015F9" w:rsidP="001C5687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846759">
        <w:rPr>
          <w:b/>
          <w:sz w:val="22"/>
          <w:szCs w:val="22"/>
          <w:lang w:val="en-US"/>
        </w:rPr>
        <w:t xml:space="preserve">Treatment for my neck </w:t>
      </w:r>
      <w:r w:rsidR="004C2AFA" w:rsidRPr="00846759">
        <w:rPr>
          <w:b/>
          <w:sz w:val="22"/>
          <w:szCs w:val="22"/>
          <w:lang w:val="en-US"/>
        </w:rPr>
        <w:t>complaint</w:t>
      </w:r>
    </w:p>
    <w:p w14:paraId="0DFE3C22" w14:textId="77777777" w:rsidR="001C5687" w:rsidRPr="00846759" w:rsidRDefault="001C5687" w:rsidP="001C5687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6D5589BD" w14:textId="77777777" w:rsidR="001C5687" w:rsidRPr="00846759" w:rsidRDefault="001C5687" w:rsidP="00086995">
      <w:pPr>
        <w:rPr>
          <w:sz w:val="22"/>
          <w:szCs w:val="22"/>
          <w:lang w:val="en-US"/>
        </w:rPr>
      </w:pPr>
    </w:p>
    <w:p w14:paraId="05920A01" w14:textId="76BE75FA" w:rsidR="00086995" w:rsidRPr="004C2AFA" w:rsidRDefault="00317848" w:rsidP="00086995">
      <w:pPr>
        <w:rPr>
          <w:sz w:val="22"/>
          <w:szCs w:val="22"/>
          <w:lang w:val="en-US"/>
        </w:rPr>
      </w:pPr>
      <w:r w:rsidRPr="005F76C9">
        <w:rPr>
          <w:b/>
          <w:sz w:val="22"/>
          <w:szCs w:val="22"/>
          <w:lang w:val="en-US"/>
        </w:rPr>
        <w:t>25</w:t>
      </w:r>
      <w:r w:rsidR="005F76C9" w:rsidRPr="005F76C9">
        <w:rPr>
          <w:b/>
          <w:sz w:val="22"/>
          <w:szCs w:val="22"/>
          <w:lang w:val="en-US"/>
        </w:rPr>
        <w:t xml:space="preserve">. What is your goal for the actual treatment of your neck </w:t>
      </w:r>
      <w:r w:rsidR="004C2AFA">
        <w:rPr>
          <w:b/>
          <w:sz w:val="22"/>
          <w:szCs w:val="22"/>
          <w:lang w:val="en-US"/>
        </w:rPr>
        <w:t>complaint</w:t>
      </w:r>
      <w:r w:rsidR="00086995" w:rsidRPr="005F76C9">
        <w:rPr>
          <w:b/>
          <w:sz w:val="22"/>
          <w:szCs w:val="22"/>
          <w:lang w:val="en-US"/>
        </w:rPr>
        <w:t xml:space="preserve">? </w:t>
      </w:r>
      <w:r w:rsidR="00AE75D9" w:rsidRPr="004C2AFA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086995" w:rsidRPr="004C2AFA">
        <w:rPr>
          <w:sz w:val="20"/>
          <w:szCs w:val="20"/>
          <w:lang w:val="en-US"/>
        </w:rPr>
        <w:t>)</w:t>
      </w:r>
    </w:p>
    <w:p w14:paraId="4E968308" w14:textId="77777777" w:rsidR="00214DFB" w:rsidRPr="004C2AFA" w:rsidRDefault="00214DFB" w:rsidP="00086995">
      <w:pPr>
        <w:ind w:left="720"/>
        <w:rPr>
          <w:sz w:val="22"/>
          <w:szCs w:val="22"/>
          <w:lang w:val="en-US"/>
        </w:rPr>
      </w:pPr>
    </w:p>
    <w:p w14:paraId="7F2DAC5C" w14:textId="77777777" w:rsidR="002B154F" w:rsidRPr="004C2AFA" w:rsidRDefault="002B154F" w:rsidP="00086995">
      <w:pPr>
        <w:ind w:left="720"/>
        <w:rPr>
          <w:sz w:val="22"/>
          <w:szCs w:val="22"/>
          <w:lang w:val="en-US"/>
        </w:rPr>
        <w:sectPr w:rsidR="002B154F" w:rsidRPr="004C2AFA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163A3930" w14:textId="354A9C06" w:rsidR="002B154F" w:rsidRPr="00BC049D" w:rsidRDefault="00865667" w:rsidP="00214DFB">
      <w:pPr>
        <w:rPr>
          <w:sz w:val="22"/>
          <w:szCs w:val="22"/>
        </w:rPr>
      </w:pPr>
      <w:r>
        <w:rPr>
          <w:sz w:val="22"/>
          <w:szCs w:val="22"/>
        </w:rPr>
        <w:t>Pain improvement</w:t>
      </w:r>
      <w:r w:rsidR="000C432D">
        <w:rPr>
          <w:sz w:val="22"/>
          <w:szCs w:val="22"/>
        </w:rPr>
        <w:t xml:space="preserve"> :</w:t>
      </w:r>
    </w:p>
    <w:p w14:paraId="52B0B257" w14:textId="590A4086" w:rsidR="00086995" w:rsidRPr="00BC049D" w:rsidRDefault="00865667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Become pain free</w:t>
      </w:r>
    </w:p>
    <w:p w14:paraId="5FB68D85" w14:textId="31C6C1EF" w:rsidR="00086995" w:rsidRPr="00BC049D" w:rsidRDefault="006C774C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ain reduction</w:t>
      </w:r>
    </w:p>
    <w:p w14:paraId="795FFFF4" w14:textId="7E304333" w:rsidR="00086995" w:rsidRPr="00BC049D" w:rsidRDefault="00865667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Excercise without pain</w:t>
      </w:r>
    </w:p>
    <w:p w14:paraId="72EB2F45" w14:textId="6E1830AC" w:rsidR="00214DFB" w:rsidRPr="00BC049D" w:rsidRDefault="00865667" w:rsidP="00214DFB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revent pain aggrevation</w:t>
      </w:r>
    </w:p>
    <w:p w14:paraId="43815F2E" w14:textId="1AEAFA50" w:rsidR="002B154F" w:rsidRPr="00BC049D" w:rsidRDefault="005F76C9" w:rsidP="00214DFB">
      <w:pPr>
        <w:rPr>
          <w:sz w:val="22"/>
          <w:szCs w:val="22"/>
        </w:rPr>
      </w:pPr>
      <w:r>
        <w:rPr>
          <w:sz w:val="22"/>
          <w:szCs w:val="22"/>
        </w:rPr>
        <w:t>Improvement of function</w:t>
      </w:r>
      <w:r w:rsidR="005B44BC" w:rsidRPr="00BC049D">
        <w:rPr>
          <w:sz w:val="22"/>
          <w:szCs w:val="22"/>
        </w:rPr>
        <w:t>:</w:t>
      </w:r>
      <w:r w:rsidR="000C432D">
        <w:rPr>
          <w:sz w:val="22"/>
          <w:szCs w:val="22"/>
        </w:rPr>
        <w:t xml:space="preserve"> </w:t>
      </w:r>
    </w:p>
    <w:p w14:paraId="552D3DF4" w14:textId="63472A30" w:rsidR="00086995" w:rsidRPr="00246119" w:rsidRDefault="00246119" w:rsidP="00086995">
      <w:pPr>
        <w:pStyle w:val="ListParagraph"/>
        <w:numPr>
          <w:ilvl w:val="0"/>
          <w:numId w:val="1"/>
        </w:numPr>
        <w:rPr>
          <w:sz w:val="22"/>
          <w:szCs w:val="22"/>
          <w:lang w:val="en-US"/>
        </w:rPr>
      </w:pPr>
      <w:r w:rsidRPr="00246119">
        <w:rPr>
          <w:sz w:val="22"/>
          <w:szCs w:val="22"/>
          <w:lang w:val="en-US"/>
        </w:rPr>
        <w:t>Improved function in activities of daily living</w:t>
      </w:r>
    </w:p>
    <w:p w14:paraId="43AE961A" w14:textId="09700587" w:rsidR="00086995" w:rsidRPr="00BC049D" w:rsidRDefault="008B0905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Return to earlier activities</w:t>
      </w:r>
    </w:p>
    <w:p w14:paraId="1BC142D5" w14:textId="664FAADF" w:rsidR="00086995" w:rsidRPr="00BC049D" w:rsidRDefault="0032238C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revent reduced function</w:t>
      </w:r>
    </w:p>
    <w:p w14:paraId="602DA19F" w14:textId="77777777" w:rsidR="002B154F" w:rsidRPr="00BC049D" w:rsidRDefault="002B154F" w:rsidP="00214DFB">
      <w:pPr>
        <w:rPr>
          <w:sz w:val="22"/>
          <w:szCs w:val="22"/>
        </w:rPr>
        <w:sectPr w:rsidR="002B154F" w:rsidRPr="00BC049D" w:rsidSect="00087C44">
          <w:type w:val="continuous"/>
          <w:pgSz w:w="11900" w:h="16840"/>
          <w:pgMar w:top="1244" w:right="418" w:bottom="340" w:left="567" w:header="720" w:footer="720" w:gutter="0"/>
          <w:cols w:num="2" w:space="276"/>
          <w:docGrid w:linePitch="360"/>
        </w:sectPr>
      </w:pPr>
    </w:p>
    <w:p w14:paraId="519E2C19" w14:textId="77777777" w:rsidR="00214DFB" w:rsidRPr="00BC049D" w:rsidRDefault="00214DFB" w:rsidP="00214DFB">
      <w:pPr>
        <w:rPr>
          <w:sz w:val="22"/>
          <w:szCs w:val="22"/>
        </w:rPr>
      </w:pPr>
    </w:p>
    <w:p w14:paraId="3C0EA508" w14:textId="2863B741" w:rsidR="00214DFB" w:rsidRPr="00BC049D" w:rsidRDefault="007C2415" w:rsidP="00214DFB">
      <w:pPr>
        <w:rPr>
          <w:sz w:val="22"/>
          <w:szCs w:val="22"/>
        </w:rPr>
      </w:pPr>
      <w:r>
        <w:rPr>
          <w:sz w:val="22"/>
          <w:szCs w:val="22"/>
        </w:rPr>
        <w:t>Other goals</w:t>
      </w:r>
      <w:r w:rsidR="00086995" w:rsidRPr="00BC049D">
        <w:rPr>
          <w:sz w:val="22"/>
          <w:szCs w:val="22"/>
        </w:rPr>
        <w:t>: ___________________________</w:t>
      </w:r>
      <w:r w:rsidR="00214DFB" w:rsidRPr="00BC049D">
        <w:rPr>
          <w:sz w:val="22"/>
          <w:szCs w:val="22"/>
        </w:rPr>
        <w:t>______________</w:t>
      </w:r>
      <w:r w:rsidR="002B154F" w:rsidRPr="00BC049D">
        <w:rPr>
          <w:sz w:val="22"/>
          <w:szCs w:val="22"/>
        </w:rPr>
        <w:t>______________________________________________</w:t>
      </w:r>
    </w:p>
    <w:p w14:paraId="18DDF79B" w14:textId="35FE7735" w:rsidR="005B44BC" w:rsidRDefault="005B44BC" w:rsidP="00214DFB">
      <w:pPr>
        <w:rPr>
          <w:sz w:val="22"/>
          <w:szCs w:val="22"/>
        </w:rPr>
      </w:pPr>
    </w:p>
    <w:p w14:paraId="7E2FFE4C" w14:textId="77777777" w:rsidR="00846759" w:rsidRPr="00BC049D" w:rsidRDefault="00846759" w:rsidP="00214DFB">
      <w:pPr>
        <w:rPr>
          <w:sz w:val="22"/>
          <w:szCs w:val="22"/>
        </w:rPr>
        <w:sectPr w:rsidR="00846759" w:rsidRPr="00BC049D" w:rsidSect="00087C44">
          <w:type w:val="continuous"/>
          <w:pgSz w:w="11900" w:h="16840"/>
          <w:pgMar w:top="1244" w:right="418" w:bottom="340" w:left="567" w:header="720" w:footer="720" w:gutter="0"/>
          <w:cols w:space="276"/>
          <w:docGrid w:linePitch="360"/>
        </w:sectPr>
      </w:pPr>
    </w:p>
    <w:p w14:paraId="1670A4AB" w14:textId="24FD05E7" w:rsidR="00214DFB" w:rsidRPr="00AE75D9" w:rsidRDefault="007C2415" w:rsidP="005B44BC">
      <w:pPr>
        <w:pStyle w:val="ListParagraph"/>
        <w:numPr>
          <w:ilvl w:val="0"/>
          <w:numId w:val="47"/>
        </w:numPr>
        <w:ind w:left="360"/>
        <w:rPr>
          <w:sz w:val="22"/>
          <w:szCs w:val="22"/>
          <w:lang w:val="en-US"/>
        </w:rPr>
      </w:pPr>
      <w:r w:rsidRPr="00AE75D9">
        <w:rPr>
          <w:sz w:val="22"/>
          <w:szCs w:val="22"/>
          <w:lang w:val="en-US"/>
        </w:rPr>
        <w:t>I do not know/I have no treatment goals</w:t>
      </w:r>
    </w:p>
    <w:p w14:paraId="1E835487" w14:textId="1556093E" w:rsidR="008304EF" w:rsidRPr="00AE75D9" w:rsidRDefault="008304EF" w:rsidP="00214DFB">
      <w:pPr>
        <w:rPr>
          <w:b/>
          <w:sz w:val="22"/>
          <w:szCs w:val="22"/>
          <w:lang w:val="en-US"/>
        </w:rPr>
      </w:pPr>
    </w:p>
    <w:p w14:paraId="2F4E743E" w14:textId="77777777" w:rsidR="005226E6" w:rsidRPr="00AE75D9" w:rsidRDefault="005226E6" w:rsidP="00214DFB">
      <w:pPr>
        <w:rPr>
          <w:b/>
          <w:sz w:val="22"/>
          <w:szCs w:val="22"/>
          <w:lang w:val="en-US"/>
        </w:rPr>
      </w:pPr>
    </w:p>
    <w:p w14:paraId="6FCE4703" w14:textId="798A02D2" w:rsidR="00214DFB" w:rsidRPr="0032238C" w:rsidRDefault="00317848" w:rsidP="00214DFB">
      <w:pPr>
        <w:rPr>
          <w:sz w:val="22"/>
          <w:szCs w:val="22"/>
          <w:lang w:val="en-US"/>
        </w:rPr>
      </w:pPr>
      <w:r w:rsidRPr="005F2723">
        <w:rPr>
          <w:b/>
          <w:sz w:val="22"/>
          <w:szCs w:val="22"/>
          <w:lang w:val="en-US"/>
        </w:rPr>
        <w:t>26</w:t>
      </w:r>
      <w:r w:rsidR="005F2723" w:rsidRPr="005F2723">
        <w:rPr>
          <w:b/>
          <w:sz w:val="22"/>
          <w:szCs w:val="22"/>
          <w:lang w:val="en-US"/>
        </w:rPr>
        <w:t xml:space="preserve">. </w:t>
      </w:r>
      <w:r w:rsidR="00214DFB" w:rsidRPr="005F2723">
        <w:rPr>
          <w:sz w:val="22"/>
          <w:szCs w:val="22"/>
          <w:lang w:val="en-US"/>
        </w:rPr>
        <w:t xml:space="preserve"> </w:t>
      </w:r>
      <w:r w:rsidR="0032238C" w:rsidRPr="0032238C">
        <w:rPr>
          <w:b/>
          <w:sz w:val="22"/>
          <w:szCs w:val="22"/>
          <w:lang w:val="en-US"/>
        </w:rPr>
        <w:t>Have you seen any other therapists concerning your</w:t>
      </w:r>
      <w:r w:rsidR="0078525A">
        <w:rPr>
          <w:b/>
          <w:sz w:val="22"/>
          <w:szCs w:val="22"/>
          <w:lang w:val="en-US"/>
        </w:rPr>
        <w:t xml:space="preserve"> current</w:t>
      </w:r>
      <w:r w:rsidR="0032238C" w:rsidRPr="0032238C">
        <w:rPr>
          <w:b/>
          <w:sz w:val="22"/>
          <w:szCs w:val="22"/>
          <w:lang w:val="en-US"/>
        </w:rPr>
        <w:t xml:space="preserve"> neck </w:t>
      </w:r>
      <w:r w:rsidR="004C2AFA">
        <w:rPr>
          <w:b/>
          <w:sz w:val="22"/>
          <w:szCs w:val="22"/>
          <w:lang w:val="en-US"/>
        </w:rPr>
        <w:t>complaint</w:t>
      </w:r>
      <w:r w:rsidR="00AF16F4">
        <w:rPr>
          <w:b/>
          <w:sz w:val="22"/>
          <w:szCs w:val="22"/>
          <w:lang w:val="en-US"/>
        </w:rPr>
        <w:t xml:space="preserve"> </w:t>
      </w:r>
      <w:r w:rsidR="00AF16F4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</w:t>
      </w:r>
      <w:r w:rsidR="00AF16F4">
        <w:rPr>
          <w:sz w:val="20"/>
          <w:szCs w:val="20"/>
          <w:lang w:val="en-US"/>
        </w:rPr>
        <w:t xml:space="preserve"> only one box</w:t>
      </w:r>
      <w:r w:rsidR="005B44BC" w:rsidRPr="0032238C">
        <w:rPr>
          <w:sz w:val="20"/>
          <w:szCs w:val="20"/>
          <w:lang w:val="en-US"/>
        </w:rPr>
        <w:t>)</w:t>
      </w:r>
      <w:r w:rsidR="00AF16F4">
        <w:rPr>
          <w:sz w:val="20"/>
          <w:szCs w:val="20"/>
          <w:lang w:val="en-US"/>
        </w:rPr>
        <w:t xml:space="preserve"> </w:t>
      </w:r>
    </w:p>
    <w:p w14:paraId="57872BC9" w14:textId="77777777" w:rsidR="00BF2C8C" w:rsidRPr="0032238C" w:rsidRDefault="00BF2C8C" w:rsidP="00214DFB">
      <w:pPr>
        <w:rPr>
          <w:sz w:val="22"/>
          <w:szCs w:val="22"/>
          <w:lang w:val="en-US"/>
        </w:rPr>
      </w:pPr>
    </w:p>
    <w:p w14:paraId="77A794DC" w14:textId="63887BEE" w:rsidR="00214DFB" w:rsidRPr="00BC049D" w:rsidRDefault="00AF16F4" w:rsidP="00214DFB">
      <w:pPr>
        <w:pStyle w:val="ListParagraph"/>
        <w:numPr>
          <w:ilvl w:val="0"/>
          <w:numId w:val="45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7306A9C4" w14:textId="62BCE3CA" w:rsidR="00214DFB" w:rsidRPr="00BC049D" w:rsidRDefault="00AF16F4" w:rsidP="00214DFB">
      <w:pPr>
        <w:pStyle w:val="ListParagraph"/>
        <w:numPr>
          <w:ilvl w:val="0"/>
          <w:numId w:val="45"/>
        </w:numPr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61ABA921" w14:textId="77777777" w:rsidR="00BF2C8C" w:rsidRPr="00BC049D" w:rsidRDefault="00BF2C8C" w:rsidP="00BF2C8C">
      <w:pPr>
        <w:pStyle w:val="ListParagraph"/>
        <w:ind w:left="360"/>
        <w:rPr>
          <w:sz w:val="22"/>
          <w:szCs w:val="22"/>
        </w:rPr>
      </w:pPr>
    </w:p>
    <w:p w14:paraId="11844A9B" w14:textId="6D7D1605" w:rsidR="00BF2C8C" w:rsidRPr="008B0905" w:rsidRDefault="00AF16F4" w:rsidP="005226E6">
      <w:pPr>
        <w:ind w:firstLine="360"/>
        <w:rPr>
          <w:sz w:val="22"/>
          <w:szCs w:val="22"/>
          <w:lang w:val="en-US"/>
        </w:rPr>
      </w:pPr>
      <w:r w:rsidRPr="005F2723">
        <w:rPr>
          <w:b/>
          <w:sz w:val="22"/>
          <w:szCs w:val="22"/>
          <w:lang w:val="en-US"/>
        </w:rPr>
        <w:t>If the answer is yes</w:t>
      </w:r>
      <w:r w:rsidR="005F2723" w:rsidRPr="005F2723">
        <w:rPr>
          <w:b/>
          <w:sz w:val="22"/>
          <w:szCs w:val="22"/>
          <w:lang w:val="en-US"/>
        </w:rPr>
        <w:t>,</w:t>
      </w:r>
      <w:r w:rsidR="00214DFB" w:rsidRPr="005F2723">
        <w:rPr>
          <w:sz w:val="22"/>
          <w:szCs w:val="22"/>
          <w:lang w:val="en-US"/>
        </w:rPr>
        <w:t xml:space="preserve"> </w:t>
      </w:r>
      <w:r w:rsidR="005F2723" w:rsidRPr="005F2723">
        <w:rPr>
          <w:b/>
          <w:sz w:val="22"/>
          <w:szCs w:val="22"/>
          <w:lang w:val="en-US"/>
        </w:rPr>
        <w:t>w</w:t>
      </w:r>
      <w:r w:rsidR="006C2920">
        <w:rPr>
          <w:b/>
          <w:sz w:val="22"/>
          <w:szCs w:val="22"/>
          <w:lang w:val="en-US"/>
        </w:rPr>
        <w:t>hat</w:t>
      </w:r>
      <w:r w:rsidR="000868F4" w:rsidRPr="005F2723">
        <w:rPr>
          <w:b/>
          <w:sz w:val="22"/>
          <w:szCs w:val="22"/>
          <w:lang w:val="en-US"/>
        </w:rPr>
        <w:t xml:space="preserve"> effect did the treatment have on your</w:t>
      </w:r>
      <w:r w:rsidR="004309D4">
        <w:rPr>
          <w:b/>
          <w:sz w:val="22"/>
          <w:szCs w:val="22"/>
          <w:lang w:val="en-US"/>
        </w:rPr>
        <w:t xml:space="preserve"> current</w:t>
      </w:r>
      <w:r w:rsidR="008B0905">
        <w:rPr>
          <w:b/>
          <w:sz w:val="22"/>
          <w:szCs w:val="22"/>
          <w:lang w:val="en-US"/>
        </w:rPr>
        <w:t xml:space="preserve"> neck</w:t>
      </w:r>
      <w:r w:rsidR="000868F4" w:rsidRPr="005F2723">
        <w:rPr>
          <w:b/>
          <w:sz w:val="22"/>
          <w:szCs w:val="22"/>
          <w:lang w:val="en-US"/>
        </w:rPr>
        <w:t xml:space="preserve"> </w:t>
      </w:r>
      <w:r w:rsidR="004C2AFA">
        <w:rPr>
          <w:b/>
          <w:sz w:val="22"/>
          <w:szCs w:val="22"/>
          <w:lang w:val="en-US"/>
        </w:rPr>
        <w:t>complaint</w:t>
      </w:r>
      <w:r w:rsidR="005F2723" w:rsidRPr="005F2723">
        <w:rPr>
          <w:b/>
          <w:sz w:val="22"/>
          <w:szCs w:val="22"/>
          <w:lang w:val="en-US"/>
        </w:rPr>
        <w:t>?</w:t>
      </w:r>
      <w:r w:rsidR="000868F4" w:rsidRPr="005F2723">
        <w:rPr>
          <w:b/>
          <w:sz w:val="22"/>
          <w:szCs w:val="22"/>
          <w:lang w:val="en-US"/>
        </w:rPr>
        <w:t xml:space="preserve"> </w:t>
      </w:r>
      <w:r w:rsidR="008D2F8C" w:rsidRPr="008B0905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214DFB" w:rsidRPr="008B0905">
        <w:rPr>
          <w:sz w:val="20"/>
          <w:szCs w:val="20"/>
          <w:lang w:val="en-US"/>
        </w:rPr>
        <w:t>)</w:t>
      </w:r>
    </w:p>
    <w:p w14:paraId="1B2EDA34" w14:textId="77777777" w:rsidR="0069392B" w:rsidRPr="000868F4" w:rsidRDefault="0069392B" w:rsidP="00214DFB">
      <w:pPr>
        <w:ind w:firstLine="360"/>
        <w:rPr>
          <w:sz w:val="22"/>
          <w:szCs w:val="22"/>
          <w:lang w:val="en-US"/>
        </w:rPr>
      </w:pPr>
    </w:p>
    <w:p w14:paraId="6F75B1B6" w14:textId="77777777" w:rsidR="00AE5169" w:rsidRPr="000868F4" w:rsidRDefault="00AE5169" w:rsidP="00214DFB">
      <w:pPr>
        <w:ind w:firstLine="360"/>
        <w:rPr>
          <w:sz w:val="22"/>
          <w:szCs w:val="22"/>
          <w:lang w:val="en-US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2" w:space="0" w:color="D9D9D9" w:themeColor="background1" w:themeShade="D9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00"/>
        <w:gridCol w:w="1276"/>
        <w:gridCol w:w="1276"/>
        <w:gridCol w:w="1375"/>
      </w:tblGrid>
      <w:tr w:rsidR="00214DFB" w:rsidRPr="005F2723" w14:paraId="5DEC0426" w14:textId="77777777" w:rsidTr="0069392B">
        <w:tc>
          <w:tcPr>
            <w:tcW w:w="6000" w:type="dxa"/>
          </w:tcPr>
          <w:p w14:paraId="112F957F" w14:textId="77777777" w:rsidR="00214DFB" w:rsidRPr="000868F4" w:rsidRDefault="00214DFB" w:rsidP="001C3F55">
            <w:pPr>
              <w:rPr>
                <w:sz w:val="22"/>
                <w:szCs w:val="22"/>
                <w:lang w:val="en-US"/>
              </w:rPr>
            </w:pPr>
          </w:p>
          <w:p w14:paraId="6986DEB5" w14:textId="77777777" w:rsidR="0069392B" w:rsidRPr="000868F4" w:rsidRDefault="0069392B" w:rsidP="001C3F55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</w:tcPr>
          <w:p w14:paraId="761AC115" w14:textId="5402C02E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Better</w:t>
            </w:r>
          </w:p>
        </w:tc>
        <w:tc>
          <w:tcPr>
            <w:tcW w:w="1276" w:type="dxa"/>
          </w:tcPr>
          <w:p w14:paraId="7B6E4214" w14:textId="410225CD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Unchanged</w:t>
            </w:r>
          </w:p>
        </w:tc>
        <w:tc>
          <w:tcPr>
            <w:tcW w:w="1375" w:type="dxa"/>
          </w:tcPr>
          <w:p w14:paraId="4FE9F86B" w14:textId="219528EB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Worse</w:t>
            </w:r>
          </w:p>
        </w:tc>
      </w:tr>
      <w:tr w:rsidR="00214DFB" w:rsidRPr="005F2723" w14:paraId="5CF9A5B5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4268197F" w14:textId="366B2225" w:rsidR="00214DFB" w:rsidRPr="005F2723" w:rsidRDefault="000868F4" w:rsidP="005867BE">
            <w:pPr>
              <w:rPr>
                <w:sz w:val="22"/>
                <w:szCs w:val="22"/>
                <w:lang w:val="en-US"/>
              </w:rPr>
            </w:pPr>
            <w:r w:rsidRPr="005F2723">
              <w:rPr>
                <w:sz w:val="22"/>
                <w:szCs w:val="22"/>
                <w:lang w:val="en-US"/>
              </w:rPr>
              <w:t xml:space="preserve">Physiotherapy with active </w:t>
            </w:r>
            <w:proofErr w:type="spellStart"/>
            <w:r w:rsidRPr="005F2723">
              <w:rPr>
                <w:sz w:val="22"/>
                <w:szCs w:val="22"/>
                <w:lang w:val="en-US"/>
              </w:rPr>
              <w:t>excercises</w:t>
            </w:r>
            <w:proofErr w:type="spellEnd"/>
          </w:p>
        </w:tc>
        <w:tc>
          <w:tcPr>
            <w:tcW w:w="1276" w:type="dxa"/>
            <w:vAlign w:val="center"/>
          </w:tcPr>
          <w:p w14:paraId="2EA6E1FF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5338CAB4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375" w:type="dxa"/>
            <w:vAlign w:val="center"/>
          </w:tcPr>
          <w:p w14:paraId="44C537C7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</w:tr>
      <w:tr w:rsidR="00214DFB" w:rsidRPr="002D484E" w14:paraId="7F4A8409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7056F77A" w14:textId="3DA6788A" w:rsidR="00214DFB" w:rsidRPr="000868F4" w:rsidRDefault="000868F4" w:rsidP="005867BE">
            <w:pPr>
              <w:rPr>
                <w:sz w:val="22"/>
                <w:szCs w:val="22"/>
                <w:lang w:val="en-US"/>
              </w:rPr>
            </w:pPr>
            <w:r w:rsidRPr="000868F4">
              <w:rPr>
                <w:sz w:val="22"/>
                <w:szCs w:val="22"/>
                <w:lang w:val="en-US"/>
              </w:rPr>
              <w:t>Physiotherapy with passive treatment modalities (massage, hot packs</w:t>
            </w:r>
            <w:r>
              <w:rPr>
                <w:sz w:val="22"/>
                <w:szCs w:val="22"/>
                <w:lang w:val="en-US"/>
              </w:rPr>
              <w:t xml:space="preserve">, electrotherapy </w:t>
            </w:r>
            <w:proofErr w:type="gramStart"/>
            <w:r>
              <w:rPr>
                <w:sz w:val="22"/>
                <w:szCs w:val="22"/>
                <w:lang w:val="en-US"/>
              </w:rPr>
              <w:t>an</w:t>
            </w:r>
            <w:proofErr w:type="gramEnd"/>
            <w:r>
              <w:rPr>
                <w:sz w:val="22"/>
                <w:szCs w:val="22"/>
                <w:lang w:val="en-US"/>
              </w:rPr>
              <w:t xml:space="preserve"> so on</w:t>
            </w:r>
            <w:r w:rsidR="00214DFB" w:rsidRPr="000868F4">
              <w:rPr>
                <w:sz w:val="22"/>
                <w:szCs w:val="22"/>
                <w:lang w:val="en-US"/>
              </w:rPr>
              <w:t>)</w:t>
            </w:r>
          </w:p>
        </w:tc>
        <w:tc>
          <w:tcPr>
            <w:tcW w:w="1276" w:type="dxa"/>
            <w:vAlign w:val="center"/>
          </w:tcPr>
          <w:p w14:paraId="536104A5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4BFC1B90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375" w:type="dxa"/>
            <w:vAlign w:val="center"/>
          </w:tcPr>
          <w:p w14:paraId="21BA3330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</w:tr>
      <w:tr w:rsidR="00214DFB" w:rsidRPr="00BC049D" w14:paraId="302DF38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68B85809" w14:textId="1B8571C8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anual therapy</w:t>
            </w:r>
          </w:p>
        </w:tc>
        <w:tc>
          <w:tcPr>
            <w:tcW w:w="1276" w:type="dxa"/>
            <w:vAlign w:val="center"/>
          </w:tcPr>
          <w:p w14:paraId="03163A66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06CB0877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3610738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537E2CD5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6DE3801D" w14:textId="315C3507" w:rsidR="00214DFB" w:rsidRPr="00BC049D" w:rsidRDefault="0032238C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eneral practitioner</w:t>
            </w:r>
          </w:p>
        </w:tc>
        <w:tc>
          <w:tcPr>
            <w:tcW w:w="1276" w:type="dxa"/>
            <w:vAlign w:val="center"/>
          </w:tcPr>
          <w:p w14:paraId="4BB6DA16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40D95A14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6D61942B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17D637F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2A8AC0EB" w14:textId="7FFA3C0A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iropractor</w:t>
            </w:r>
          </w:p>
        </w:tc>
        <w:tc>
          <w:tcPr>
            <w:tcW w:w="1276" w:type="dxa"/>
            <w:vAlign w:val="center"/>
          </w:tcPr>
          <w:p w14:paraId="2817D389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351AF248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65CD80E1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7690BB1D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102CEA3A" w14:textId="408C0529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pecialist</w:t>
            </w:r>
          </w:p>
        </w:tc>
        <w:tc>
          <w:tcPr>
            <w:tcW w:w="1276" w:type="dxa"/>
            <w:vAlign w:val="center"/>
          </w:tcPr>
          <w:p w14:paraId="26226619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10B39B4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5559F173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7BFE4FE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29674EC8" w14:textId="7F37F8ED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her treatment</w:t>
            </w:r>
            <w:r w:rsidR="00C24B8A">
              <w:rPr>
                <w:sz w:val="22"/>
                <w:szCs w:val="22"/>
              </w:rPr>
              <w:t>s</w:t>
            </w:r>
          </w:p>
        </w:tc>
        <w:tc>
          <w:tcPr>
            <w:tcW w:w="1276" w:type="dxa"/>
            <w:vAlign w:val="center"/>
          </w:tcPr>
          <w:p w14:paraId="7B46233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4CC32ADC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7650273D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</w:tbl>
    <w:p w14:paraId="664B93B3" w14:textId="15D43D83" w:rsidR="00214DFB" w:rsidRPr="007139B5" w:rsidRDefault="000868F4" w:rsidP="00214DFB">
      <w:pPr>
        <w:rPr>
          <w:sz w:val="22"/>
          <w:szCs w:val="22"/>
          <w:lang w:val="en-US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7139B5">
        <w:rPr>
          <w:sz w:val="22"/>
          <w:szCs w:val="22"/>
          <w:lang w:val="en-US"/>
        </w:rPr>
        <w:t>please specify</w:t>
      </w:r>
      <w:r w:rsidR="00214DFB" w:rsidRPr="007139B5">
        <w:rPr>
          <w:sz w:val="22"/>
          <w:szCs w:val="22"/>
          <w:lang w:val="en-US"/>
        </w:rPr>
        <w:t xml:space="preserve"> _______________________________________________</w:t>
      </w:r>
    </w:p>
    <w:p w14:paraId="7C6E2AF1" w14:textId="77777777" w:rsidR="00BF2C8C" w:rsidRPr="007139B5" w:rsidRDefault="00BF2C8C" w:rsidP="00214DFB">
      <w:pPr>
        <w:rPr>
          <w:b/>
          <w:sz w:val="22"/>
          <w:szCs w:val="22"/>
          <w:lang w:val="en-US"/>
        </w:rPr>
      </w:pPr>
    </w:p>
    <w:p w14:paraId="2972557D" w14:textId="77777777" w:rsidR="0069392B" w:rsidRPr="007139B5" w:rsidRDefault="0069392B" w:rsidP="00214DFB">
      <w:pPr>
        <w:rPr>
          <w:b/>
          <w:sz w:val="22"/>
          <w:szCs w:val="22"/>
          <w:lang w:val="en-US"/>
        </w:rPr>
      </w:pPr>
    </w:p>
    <w:p w14:paraId="224672A8" w14:textId="77777777" w:rsidR="0069392B" w:rsidRPr="007139B5" w:rsidRDefault="0069392B" w:rsidP="00214DFB">
      <w:pPr>
        <w:rPr>
          <w:b/>
          <w:sz w:val="22"/>
          <w:szCs w:val="22"/>
          <w:lang w:val="en-US"/>
        </w:rPr>
      </w:pPr>
    </w:p>
    <w:p w14:paraId="03A94D22" w14:textId="1F468C2C" w:rsidR="00214DFB" w:rsidRPr="008B0905" w:rsidRDefault="00317848" w:rsidP="00214DFB">
      <w:pPr>
        <w:rPr>
          <w:color w:val="FF0000"/>
          <w:sz w:val="20"/>
          <w:szCs w:val="20"/>
          <w:lang w:val="en-US"/>
        </w:rPr>
      </w:pPr>
      <w:r w:rsidRPr="00936985">
        <w:rPr>
          <w:b/>
          <w:sz w:val="22"/>
          <w:szCs w:val="22"/>
          <w:lang w:val="en-US"/>
        </w:rPr>
        <w:t>27</w:t>
      </w:r>
      <w:r w:rsidR="004309D4" w:rsidRPr="00936985">
        <w:rPr>
          <w:b/>
          <w:sz w:val="22"/>
          <w:szCs w:val="22"/>
          <w:lang w:val="en-US"/>
        </w:rPr>
        <w:t>. Are you, or have you ever been</w:t>
      </w:r>
      <w:r w:rsidR="00936985" w:rsidRPr="004C2AFA">
        <w:rPr>
          <w:b/>
          <w:sz w:val="22"/>
          <w:szCs w:val="22"/>
          <w:lang w:val="en-US"/>
        </w:rPr>
        <w:t>,</w:t>
      </w:r>
      <w:r w:rsidR="00972F91" w:rsidRPr="004C2AFA">
        <w:rPr>
          <w:sz w:val="22"/>
          <w:szCs w:val="22"/>
          <w:lang w:val="en-US"/>
        </w:rPr>
        <w:t xml:space="preserve"> </w:t>
      </w:r>
      <w:r w:rsidR="00C24B8A" w:rsidRPr="004C2AFA">
        <w:rPr>
          <w:b/>
          <w:sz w:val="22"/>
          <w:szCs w:val="22"/>
          <w:lang w:val="en-US"/>
        </w:rPr>
        <w:t>involved in an insurance claim</w:t>
      </w:r>
      <w:r w:rsidR="004309D4" w:rsidRPr="004C2AFA">
        <w:rPr>
          <w:b/>
          <w:sz w:val="22"/>
          <w:szCs w:val="22"/>
          <w:lang w:val="en-US"/>
        </w:rPr>
        <w:t xml:space="preserve"> due to your cu</w:t>
      </w:r>
      <w:r w:rsidR="00C24B8A" w:rsidRPr="004C2AFA">
        <w:rPr>
          <w:b/>
          <w:sz w:val="22"/>
          <w:szCs w:val="22"/>
          <w:lang w:val="en-US"/>
        </w:rPr>
        <w:t>rren</w:t>
      </w:r>
      <w:r w:rsidR="008B0905" w:rsidRPr="004C2AFA">
        <w:rPr>
          <w:b/>
          <w:sz w:val="22"/>
          <w:szCs w:val="22"/>
          <w:lang w:val="en-US"/>
        </w:rPr>
        <w:t xml:space="preserve">t or previous neck </w:t>
      </w:r>
      <w:r w:rsidR="004C2AFA" w:rsidRPr="004C2AFA">
        <w:rPr>
          <w:b/>
          <w:sz w:val="22"/>
          <w:szCs w:val="22"/>
          <w:lang w:val="en-US"/>
        </w:rPr>
        <w:t>complaints</w:t>
      </w:r>
      <w:r w:rsidR="00C24B8A" w:rsidRPr="00936985">
        <w:rPr>
          <w:b/>
          <w:sz w:val="20"/>
          <w:szCs w:val="20"/>
          <w:lang w:val="en-US"/>
        </w:rPr>
        <w:t>.</w:t>
      </w:r>
      <w:r w:rsidR="00936985" w:rsidRPr="00936985">
        <w:rPr>
          <w:b/>
          <w:sz w:val="20"/>
          <w:szCs w:val="20"/>
          <w:lang w:val="en-US"/>
        </w:rPr>
        <w:t xml:space="preserve"> </w:t>
      </w:r>
      <w:r w:rsidR="008B0905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</w:t>
      </w:r>
      <w:r w:rsidR="008B0905">
        <w:rPr>
          <w:sz w:val="20"/>
          <w:szCs w:val="20"/>
          <w:lang w:val="en-US"/>
        </w:rPr>
        <w:t xml:space="preserve"> only one box) </w:t>
      </w:r>
    </w:p>
    <w:p w14:paraId="1100CA60" w14:textId="77777777" w:rsidR="00972F91" w:rsidRPr="008B0905" w:rsidRDefault="00972F91" w:rsidP="00214DFB">
      <w:pPr>
        <w:rPr>
          <w:sz w:val="22"/>
          <w:szCs w:val="22"/>
          <w:lang w:val="en-US"/>
        </w:rPr>
      </w:pPr>
    </w:p>
    <w:p w14:paraId="6660811E" w14:textId="71AA60DC" w:rsidR="00214DFB" w:rsidRPr="00BC049D" w:rsidRDefault="00847A84" w:rsidP="00214DFB">
      <w:pPr>
        <w:pStyle w:val="ListParagraph"/>
        <w:numPr>
          <w:ilvl w:val="0"/>
          <w:numId w:val="19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1F46373D" w14:textId="39F7ECDE" w:rsidR="00214DFB" w:rsidRPr="004309D4" w:rsidRDefault="004309D4" w:rsidP="00214DFB">
      <w:pPr>
        <w:pStyle w:val="ListParagraph"/>
        <w:numPr>
          <w:ilvl w:val="0"/>
          <w:numId w:val="19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Yes</w:t>
      </w:r>
      <w:r w:rsidR="008B0905">
        <w:rPr>
          <w:sz w:val="22"/>
          <w:szCs w:val="22"/>
          <w:lang w:val="en-US"/>
        </w:rPr>
        <w:t xml:space="preserve">, for the current neck </w:t>
      </w:r>
      <w:r w:rsidR="0063190D">
        <w:rPr>
          <w:sz w:val="22"/>
          <w:szCs w:val="22"/>
          <w:lang w:val="en-US"/>
        </w:rPr>
        <w:t>complaint</w:t>
      </w:r>
    </w:p>
    <w:p w14:paraId="63C1E2BE" w14:textId="0F95F023" w:rsidR="00214DFB" w:rsidRPr="004309D4" w:rsidRDefault="004309D4" w:rsidP="00214DFB">
      <w:pPr>
        <w:pStyle w:val="ListParagraph"/>
        <w:numPr>
          <w:ilvl w:val="0"/>
          <w:numId w:val="19"/>
        </w:numPr>
        <w:rPr>
          <w:sz w:val="22"/>
          <w:szCs w:val="22"/>
          <w:lang w:val="en-US"/>
        </w:rPr>
      </w:pPr>
      <w:r w:rsidRPr="004309D4">
        <w:rPr>
          <w:sz w:val="22"/>
          <w:szCs w:val="22"/>
          <w:lang w:val="en-US"/>
        </w:rPr>
        <w:t>Yes,</w:t>
      </w:r>
      <w:r w:rsidR="008B0905">
        <w:rPr>
          <w:sz w:val="22"/>
          <w:szCs w:val="22"/>
          <w:lang w:val="en-US"/>
        </w:rPr>
        <w:t xml:space="preserve"> for previous neck </w:t>
      </w:r>
      <w:r w:rsidR="0063190D">
        <w:rPr>
          <w:sz w:val="22"/>
          <w:szCs w:val="22"/>
          <w:lang w:val="en-US"/>
        </w:rPr>
        <w:t>complaint</w:t>
      </w:r>
      <w:r w:rsidR="008B0905">
        <w:rPr>
          <w:sz w:val="22"/>
          <w:szCs w:val="22"/>
          <w:lang w:val="en-US"/>
        </w:rPr>
        <w:t>(s)</w:t>
      </w:r>
    </w:p>
    <w:p w14:paraId="20248D15" w14:textId="77777777" w:rsidR="00BF2C8C" w:rsidRPr="004309D4" w:rsidRDefault="00BF2C8C" w:rsidP="00BF2C8C">
      <w:pPr>
        <w:rPr>
          <w:sz w:val="22"/>
          <w:szCs w:val="22"/>
          <w:lang w:val="en-US"/>
        </w:rPr>
      </w:pPr>
    </w:p>
    <w:p w14:paraId="35453459" w14:textId="77777777" w:rsidR="00214DFB" w:rsidRPr="004309D4" w:rsidRDefault="00214DFB" w:rsidP="00214DFB">
      <w:pPr>
        <w:rPr>
          <w:b/>
          <w:sz w:val="22"/>
          <w:szCs w:val="22"/>
          <w:lang w:val="en-US"/>
        </w:rPr>
      </w:pPr>
    </w:p>
    <w:p w14:paraId="3AF60C61" w14:textId="77777777" w:rsidR="002B154F" w:rsidRPr="004309D4" w:rsidRDefault="002B154F" w:rsidP="00214DFB">
      <w:pPr>
        <w:rPr>
          <w:b/>
          <w:sz w:val="22"/>
          <w:szCs w:val="22"/>
          <w:lang w:val="en-US"/>
        </w:rPr>
      </w:pPr>
    </w:p>
    <w:p w14:paraId="16016B60" w14:textId="24B47EED" w:rsidR="00E75E11" w:rsidRDefault="00E75E11" w:rsidP="00317848">
      <w:pPr>
        <w:rPr>
          <w:b/>
          <w:sz w:val="22"/>
          <w:szCs w:val="22"/>
          <w:lang w:val="en-US"/>
        </w:rPr>
      </w:pPr>
    </w:p>
    <w:p w14:paraId="5A069046" w14:textId="48D9B1AF" w:rsidR="00F61311" w:rsidRPr="00846759" w:rsidRDefault="00F61311" w:rsidP="00317848">
      <w:pPr>
        <w:pBdr>
          <w:bottom w:val="single" w:sz="6" w:space="1" w:color="auto"/>
        </w:pBdr>
        <w:rPr>
          <w:b/>
          <w:sz w:val="22"/>
          <w:szCs w:val="22"/>
          <w:lang w:val="en-US"/>
        </w:rPr>
        <w:sectPr w:rsidR="00F61311" w:rsidRPr="00846759" w:rsidSect="00087C44">
          <w:type w:val="continuous"/>
          <w:pgSz w:w="11900" w:h="16840"/>
          <w:pgMar w:top="1244" w:right="418" w:bottom="340" w:left="567" w:header="720" w:footer="720" w:gutter="0"/>
          <w:cols w:space="276"/>
          <w:docGrid w:linePitch="360"/>
        </w:sectPr>
      </w:pPr>
    </w:p>
    <w:p w14:paraId="4B59437A" w14:textId="3A7E824D" w:rsidR="00F61311" w:rsidRDefault="00F61311" w:rsidP="00214DFB">
      <w:pPr>
        <w:pBdr>
          <w:bottom w:val="single" w:sz="6" w:space="1" w:color="auto"/>
        </w:pBdr>
        <w:rPr>
          <w:b/>
          <w:sz w:val="22"/>
          <w:szCs w:val="22"/>
          <w:u w:val="single"/>
          <w:lang w:val="en-US"/>
        </w:rPr>
      </w:pPr>
    </w:p>
    <w:p w14:paraId="640A6004" w14:textId="78C721B9" w:rsidR="00F61311" w:rsidRDefault="00F61311" w:rsidP="00F61311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>Previous course of pain</w:t>
      </w:r>
    </w:p>
    <w:p w14:paraId="0A659C7D" w14:textId="773118A3" w:rsidR="00F61311" w:rsidRDefault="00F61311" w:rsidP="00F61311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318B0C05" w14:textId="77777777" w:rsidR="00F61311" w:rsidRPr="00846759" w:rsidRDefault="00F61311" w:rsidP="00214DFB">
      <w:pPr>
        <w:rPr>
          <w:b/>
          <w:sz w:val="22"/>
          <w:szCs w:val="22"/>
          <w:lang w:val="en-US"/>
        </w:rPr>
      </w:pPr>
    </w:p>
    <w:p w14:paraId="4DD93CB8" w14:textId="02A534F8" w:rsidR="00214DFB" w:rsidRPr="00B91D1A" w:rsidRDefault="00317848" w:rsidP="001C5687">
      <w:pPr>
        <w:shd w:val="clear" w:color="auto" w:fill="FFFFFF" w:themeFill="background1"/>
        <w:rPr>
          <w:b/>
          <w:sz w:val="22"/>
          <w:szCs w:val="22"/>
          <w:shd w:val="pct15" w:color="auto" w:fill="FFFFFF"/>
          <w:lang w:val="en-US"/>
        </w:rPr>
      </w:pPr>
      <w:r w:rsidRPr="00B91D1A">
        <w:rPr>
          <w:b/>
          <w:sz w:val="22"/>
          <w:szCs w:val="22"/>
          <w:lang w:val="en-US"/>
        </w:rPr>
        <w:t>28</w:t>
      </w:r>
      <w:r w:rsidR="00214DFB" w:rsidRPr="00B91D1A">
        <w:rPr>
          <w:b/>
          <w:sz w:val="22"/>
          <w:szCs w:val="22"/>
          <w:lang w:val="en-US"/>
        </w:rPr>
        <w:t xml:space="preserve">. </w:t>
      </w:r>
      <w:r w:rsidR="00B91D1A" w:rsidRPr="00B91D1A">
        <w:rPr>
          <w:lang w:val="en-US"/>
        </w:rPr>
        <w:t>Below are de</w:t>
      </w:r>
      <w:r w:rsidR="0063190D">
        <w:rPr>
          <w:lang w:val="en-US"/>
        </w:rPr>
        <w:t xml:space="preserve">scriptions of how some people describe their neck pain. </w:t>
      </w:r>
      <w:r w:rsidR="009A729A">
        <w:rPr>
          <w:lang w:val="en-US"/>
        </w:rPr>
        <w:t xml:space="preserve">Please </w:t>
      </w:r>
      <w:r w:rsidR="0063190D">
        <w:rPr>
          <w:lang w:val="en-US"/>
        </w:rPr>
        <w:t>check</w:t>
      </w:r>
      <w:r w:rsidR="009A729A">
        <w:rPr>
          <w:lang w:val="en-US"/>
        </w:rPr>
        <w:t xml:space="preserve"> the description that you think best represents how your neck pain has been </w:t>
      </w:r>
      <w:r w:rsidR="009A729A" w:rsidRPr="009A729A">
        <w:rPr>
          <w:b/>
          <w:lang w:val="en-US"/>
        </w:rPr>
        <w:t>the previous 12 months</w:t>
      </w:r>
      <w:r w:rsidR="00B91D1A" w:rsidRPr="00B91D1A">
        <w:rPr>
          <w:b/>
          <w:bCs/>
          <w:lang w:val="en-US"/>
        </w:rPr>
        <w:t>.</w:t>
      </w:r>
    </w:p>
    <w:p w14:paraId="21FB2C3F" w14:textId="77777777" w:rsidR="00214DFB" w:rsidRPr="00B91D1A" w:rsidRDefault="00214DFB" w:rsidP="00214DFB">
      <w:pPr>
        <w:rPr>
          <w:b/>
          <w:sz w:val="22"/>
          <w:szCs w:val="22"/>
          <w:lang w:val="en-US"/>
        </w:rPr>
      </w:pPr>
    </w:p>
    <w:p w14:paraId="3BDD38B7" w14:textId="77777777" w:rsidR="00E75E11" w:rsidRPr="00B91D1A" w:rsidRDefault="00E75E11" w:rsidP="00214DFB">
      <w:pPr>
        <w:rPr>
          <w:b/>
          <w:sz w:val="22"/>
          <w:szCs w:val="22"/>
          <w:lang w:val="en-US"/>
        </w:rPr>
      </w:pPr>
    </w:p>
    <w:tbl>
      <w:tblPr>
        <w:tblStyle w:val="TableGrid"/>
        <w:tblW w:w="4054" w:type="pct"/>
        <w:tblInd w:w="96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5"/>
        <w:gridCol w:w="2358"/>
        <w:gridCol w:w="4590"/>
        <w:gridCol w:w="1347"/>
      </w:tblGrid>
      <w:tr w:rsidR="00986440" w:rsidRPr="002D484E" w14:paraId="1917F099" w14:textId="77777777" w:rsidTr="00986440">
        <w:trPr>
          <w:trHeight w:val="1581"/>
        </w:trPr>
        <w:tc>
          <w:tcPr>
            <w:tcW w:w="314" w:type="pct"/>
          </w:tcPr>
          <w:p w14:paraId="30D5976D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D1F0D5D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B505750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  <w:r w:rsidRPr="00FD6E83">
              <w:rPr>
                <w:rFonts w:asciiTheme="majorHAnsi" w:hAnsiTheme="majorHAnsi"/>
                <w:sz w:val="22"/>
                <w:szCs w:val="22"/>
              </w:rPr>
              <w:t>a)</w:t>
            </w:r>
          </w:p>
        </w:tc>
        <w:tc>
          <w:tcPr>
            <w:tcW w:w="1332" w:type="pct"/>
            <w:vAlign w:val="center"/>
          </w:tcPr>
          <w:p w14:paraId="5432908C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1728" behindDoc="0" locked="0" layoutInCell="1" allowOverlap="1" wp14:anchorId="30497BA5" wp14:editId="0E19439C">
                      <wp:simplePos x="0" y="0"/>
                      <wp:positionH relativeFrom="column">
                        <wp:posOffset>62865</wp:posOffset>
                      </wp:positionH>
                      <wp:positionV relativeFrom="paragraph">
                        <wp:posOffset>419100</wp:posOffset>
                      </wp:positionV>
                      <wp:extent cx="73660" cy="393065"/>
                      <wp:effectExtent l="57150" t="38100" r="78740" b="83185"/>
                      <wp:wrapNone/>
                      <wp:docPr id="33" name="Freeform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3660" cy="393065"/>
                              </a:xfrm>
                              <a:custGeom>
                                <a:avLst/>
                                <a:gdLst>
                                  <a:gd name="connsiteX0" fmla="*/ 0 w 229698"/>
                                  <a:gd name="connsiteY0" fmla="*/ 580929 h 580929"/>
                                  <a:gd name="connsiteX1" fmla="*/ 108093 w 229698"/>
                                  <a:gd name="connsiteY1" fmla="*/ 0 h 580929"/>
                                  <a:gd name="connsiteX2" fmla="*/ 229698 w 229698"/>
                                  <a:gd name="connsiteY2" fmla="*/ 580929 h 580929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229698" h="580929">
                                    <a:moveTo>
                                      <a:pt x="0" y="580929"/>
                                    </a:moveTo>
                                    <a:cubicBezTo>
                                      <a:pt x="34905" y="290464"/>
                                      <a:pt x="69810" y="0"/>
                                      <a:pt x="108093" y="0"/>
                                    </a:cubicBezTo>
                                    <a:cubicBezTo>
                                      <a:pt x="146376" y="0"/>
                                      <a:pt x="188037" y="290464"/>
                                      <a:pt x="229698" y="580929"/>
                                    </a:cubicBezTo>
                                  </a:path>
                                </a:pathLst>
                              </a:cu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>
                                    <a:lumMod val="50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txbx>
                              <w:txbxContent>
                                <w:p w14:paraId="08BF22D3" w14:textId="77777777" w:rsidR="00846759" w:rsidRDefault="00846759" w:rsidP="00986440">
                                  <w:pPr>
                                    <w:rPr>
                                      <w:rFonts w:eastAsia="Times New Roman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 anchor="ctr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0497BA5" id="Freeform 33" o:spid="_x0000_s1026" style="position:absolute;margin-left:4.95pt;margin-top:33pt;width:5.8pt;height:30.95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229698,580929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" adj="-11796480,,5400" path="m,580929c34905,290464,69810,,108093,v38283,,79944,290464,121605,580929e" fillcolor="white [3212]" strokecolor="#7f7f7f [1612]" strokeweight="2pt">
                      <v:stroke joinstyle="miter"/>
                      <v:shadow on="t" color="black" opacity="24903f" origin=",.5" offset="0,.55556mm"/>
                      <v:formulas/>
                      <v:path arrowok="t" o:connecttype="custom" o:connectlocs="0,393065;34663,0;73660,393065" o:connectangles="0,0,0" textboxrect="0,0,229698,580929"/>
                      <v:textbox>
                        <w:txbxContent>
                          <w:p w14:paraId="08BF22D3" w14:textId="77777777" w:rsidR="00846759" w:rsidRDefault="00846759" w:rsidP="00986440">
                            <w:pPr>
                              <w:rPr>
                                <w:rFonts w:eastAsia="Times New Roman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A4362E7" wp14:editId="063630B5">
                      <wp:extent cx="1030357" cy="875386"/>
                      <wp:effectExtent l="57150" t="19050" r="55880" b="96520"/>
                      <wp:docPr id="1" name="Group 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030357" cy="875386"/>
                                <a:chOff x="0" y="0"/>
                                <a:chExt cx="1328532" cy="1248237"/>
                              </a:xfrm>
                            </wpg:grpSpPr>
                            <wpg:grpSp>
                              <wpg:cNvPr id="4" name="Group 4"/>
                              <wpg:cNvGrpSpPr/>
                              <wpg:grpSpPr>
                                <a:xfrm>
                                  <a:off x="0" y="0"/>
                                  <a:ext cx="1328532" cy="1248237"/>
                                  <a:chOff x="0" y="0"/>
                                  <a:chExt cx="1328532" cy="1248237"/>
                                </a:xfrm>
                              </wpg:grpSpPr>
                              <wps:wsp>
                                <wps:cNvPr id="8" name="Straight Connector 8"/>
                                <wps:cNvCnPr/>
                                <wps:spPr>
                                  <a:xfrm>
                                    <a:off x="0" y="0"/>
                                    <a:ext cx="0" cy="1248237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2" name="Straight Connector 12"/>
                                <wps:cNvCnPr/>
                                <wps:spPr>
                                  <a:xfrm>
                                    <a:off x="0" y="1248237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13" name="Freeform 13"/>
                              <wps:cNvSpPr/>
                              <wps:spPr>
                                <a:xfrm flipV="1">
                                  <a:off x="50855" y="1136541"/>
                                  <a:ext cx="1257301" cy="53515"/>
                                </a:xfrm>
                                <a:custGeom>
                                  <a:avLst/>
                                  <a:gdLst>
                                    <a:gd name="connsiteX0" fmla="*/ 0 w 1257300"/>
                                    <a:gd name="connsiteY0" fmla="*/ 28575 h 28575"/>
                                    <a:gd name="connsiteX1" fmla="*/ 114300 w 1257300"/>
                                    <a:gd name="connsiteY1" fmla="*/ 19050 h 28575"/>
                                    <a:gd name="connsiteX2" fmla="*/ 171450 w 1257300"/>
                                    <a:gd name="connsiteY2" fmla="*/ 0 h 28575"/>
                                    <a:gd name="connsiteX3" fmla="*/ 257175 w 1257300"/>
                                    <a:gd name="connsiteY3" fmla="*/ 9525 h 28575"/>
                                    <a:gd name="connsiteX4" fmla="*/ 295275 w 1257300"/>
                                    <a:gd name="connsiteY4" fmla="*/ 19050 h 28575"/>
                                    <a:gd name="connsiteX5" fmla="*/ 352425 w 1257300"/>
                                    <a:gd name="connsiteY5" fmla="*/ 28575 h 28575"/>
                                    <a:gd name="connsiteX6" fmla="*/ 571500 w 1257300"/>
                                    <a:gd name="connsiteY6" fmla="*/ 9525 h 28575"/>
                                    <a:gd name="connsiteX7" fmla="*/ 600075 w 1257300"/>
                                    <a:gd name="connsiteY7" fmla="*/ 0 h 28575"/>
                                    <a:gd name="connsiteX8" fmla="*/ 638175 w 1257300"/>
                                    <a:gd name="connsiteY8" fmla="*/ 9525 h 28575"/>
                                    <a:gd name="connsiteX9" fmla="*/ 666750 w 1257300"/>
                                    <a:gd name="connsiteY9" fmla="*/ 19050 h 28575"/>
                                    <a:gd name="connsiteX10" fmla="*/ 895350 w 1257300"/>
                                    <a:gd name="connsiteY10" fmla="*/ 28575 h 28575"/>
                                    <a:gd name="connsiteX11" fmla="*/ 1257300 w 1257300"/>
                                    <a:gd name="connsiteY11" fmla="*/ 19050 h 28575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</a:cxnLst>
                                  <a:rect l="l" t="t" r="r" b="b"/>
                                  <a:pathLst>
                                    <a:path w="1257300" h="28575">
                                      <a:moveTo>
                                        <a:pt x="0" y="28575"/>
                                      </a:moveTo>
                                      <a:cubicBezTo>
                                        <a:pt x="38100" y="25400"/>
                                        <a:pt x="76588" y="25335"/>
                                        <a:pt x="114300" y="19050"/>
                                      </a:cubicBezTo>
                                      <a:cubicBezTo>
                                        <a:pt x="134107" y="15749"/>
                                        <a:pt x="171450" y="0"/>
                                        <a:pt x="171450" y="0"/>
                                      </a:cubicBezTo>
                                      <a:cubicBezTo>
                                        <a:pt x="200025" y="3175"/>
                                        <a:pt x="228758" y="5153"/>
                                        <a:pt x="257175" y="9525"/>
                                      </a:cubicBezTo>
                                      <a:cubicBezTo>
                                        <a:pt x="270114" y="11516"/>
                                        <a:pt x="282438" y="16483"/>
                                        <a:pt x="295275" y="19050"/>
                                      </a:cubicBezTo>
                                      <a:cubicBezTo>
                                        <a:pt x="314213" y="22838"/>
                                        <a:pt x="333375" y="25400"/>
                                        <a:pt x="352425" y="28575"/>
                                      </a:cubicBezTo>
                                      <a:cubicBezTo>
                                        <a:pt x="445715" y="23392"/>
                                        <a:pt x="494427" y="28793"/>
                                        <a:pt x="571500" y="9525"/>
                                      </a:cubicBezTo>
                                      <a:cubicBezTo>
                                        <a:pt x="581240" y="7090"/>
                                        <a:pt x="590550" y="3175"/>
                                        <a:pt x="600075" y="0"/>
                                      </a:cubicBezTo>
                                      <a:cubicBezTo>
                                        <a:pt x="612775" y="3175"/>
                                        <a:pt x="625588" y="5929"/>
                                        <a:pt x="638175" y="9525"/>
                                      </a:cubicBezTo>
                                      <a:cubicBezTo>
                                        <a:pt x="647829" y="12283"/>
                                        <a:pt x="656737" y="18308"/>
                                        <a:pt x="666750" y="19050"/>
                                      </a:cubicBezTo>
                                      <a:cubicBezTo>
                                        <a:pt x="742808" y="24684"/>
                                        <a:pt x="819150" y="25400"/>
                                        <a:pt x="895350" y="28575"/>
                                      </a:cubicBezTo>
                                      <a:cubicBezTo>
                                        <a:pt x="1079059" y="10204"/>
                                        <a:pt x="958692" y="19050"/>
                                        <a:pt x="1257300" y="19050"/>
                                      </a:cubicBezTo>
                                    </a:path>
                                  </a:pathLst>
                                </a:custGeom>
                                <a:noFill/>
                                <a:ln w="28575"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2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71E78AD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A4362E7" id="Group 3" o:spid="_x0000_s1027" style="width:81.15pt;height:68.95pt;mso-position-horizontal-relative:char;mso-position-vertical-relative:line" coordsize="13285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">
                      <v:group id="Group 4" o:spid="_x0000_s1028" style="position:absolute;width:13285;height:12482" coordsize="13285,12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  <v:line id="Straight Connector 8" o:spid="_x0000_s1029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" strokeweight="2pt">
                          <v:shadow on="t" color="black" opacity="24903f" origin=",.5" offset="0,.55556mm"/>
                        </v:line>
                        <v:line id="Straight Connector 12" o:spid="_x0000_s1030" style="position:absolute;visibility:visible;mso-wrap-style:square" from="0,12482" to="13285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</v:group>
                      <v:shape id="Freeform 13" o:spid="_x0000_s1031" style="position:absolute;left:508;top:11365;width:12573;height:535;flip:y;visibility:visible;mso-wrap-style:square;v-text-anchor:middle" coordsize="1257300,285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" adj="-11796480,,5400" path="m,28575c38100,25400,76588,25335,114300,19050,134107,15749,171450,,171450,v28575,3175,57308,5153,85725,9525c270114,11516,282438,16483,295275,19050v18938,3788,38100,6350,57150,9525c445715,23392,494427,28793,571500,9525,581240,7090,590550,3175,600075,v12700,3175,25513,5929,38100,9525c647829,12283,656737,18308,666750,19050v76058,5634,152400,6350,228600,9525c1079059,10204,958692,19050,1257300,19050e" filled="f" strokecolor="#7f7f7f [1612]" strokeweight="2.25pt">
                        <v:stroke joinstyle="miter"/>
                        <v:shadow on="t" color="black" opacity="22937f" origin=",.5" offset="0,.63889mm"/>
                        <v:formulas/>
                        <v:path arrowok="t" o:connecttype="custom" o:connectlocs="0,53515;114300,35677;171450,0;257175,17838;295275,35677;352425,53515;571500,17838;600075,0;638176,17838;666751,35677;895351,53515;1257301,35677" o:connectangles="0,0,0,0,0,0,0,0,0,0,0,0" textboxrect="0,0,1257300,28575"/>
                        <v:textbox>
                          <w:txbxContent>
                            <w:p w14:paraId="671E78AD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4CF4741B" w14:textId="77777777" w:rsidR="00DF6F62" w:rsidRDefault="00DF6F62" w:rsidP="00A4365E">
            <w:pPr>
              <w:rPr>
                <w:lang w:val="en-US"/>
              </w:rPr>
            </w:pPr>
          </w:p>
          <w:p w14:paraId="62D182DF" w14:textId="77777777" w:rsidR="00DF6F62" w:rsidRDefault="00DF6F62" w:rsidP="00A4365E">
            <w:pPr>
              <w:rPr>
                <w:lang w:val="en-US"/>
              </w:rPr>
            </w:pPr>
          </w:p>
          <w:p w14:paraId="32E027B2" w14:textId="4DB9B046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o </w:t>
            </w:r>
            <w:r w:rsidR="009A729A">
              <w:rPr>
                <w:lang w:val="en-US"/>
              </w:rPr>
              <w:t>neck pain or just a single episode of neck pain</w:t>
            </w:r>
          </w:p>
          <w:p w14:paraId="5C5FB386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5E77100B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18AF5336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5584" behindDoc="0" locked="0" layoutInCell="1" allowOverlap="1" wp14:anchorId="67F73BBC" wp14:editId="12BB8D0B">
                      <wp:simplePos x="0" y="0"/>
                      <wp:positionH relativeFrom="column">
                        <wp:posOffset>2724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3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0AD8D7C" id="Rectangle 3" o:spid="_x0000_s1026" style="position:absolute;margin-left:21.45pt;margin-top:-2.5pt;width:13.05pt;height:14.25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2D484E" w14:paraId="00E5AD78" w14:textId="77777777" w:rsidTr="00986440">
        <w:trPr>
          <w:trHeight w:val="1361"/>
        </w:trPr>
        <w:tc>
          <w:tcPr>
            <w:tcW w:w="314" w:type="pct"/>
          </w:tcPr>
          <w:p w14:paraId="4675D6FA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1C513E8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0997203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b)</w:t>
            </w:r>
          </w:p>
        </w:tc>
        <w:tc>
          <w:tcPr>
            <w:tcW w:w="1332" w:type="pct"/>
          </w:tcPr>
          <w:p w14:paraId="49B7C8E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  <w:p w14:paraId="2AA37B2C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2752" behindDoc="0" locked="0" layoutInCell="1" allowOverlap="1" wp14:anchorId="401E8822" wp14:editId="6E594F79">
                      <wp:simplePos x="0" y="0"/>
                      <wp:positionH relativeFrom="column">
                        <wp:posOffset>84455</wp:posOffset>
                      </wp:positionH>
                      <wp:positionV relativeFrom="paragraph">
                        <wp:posOffset>106460</wp:posOffset>
                      </wp:positionV>
                      <wp:extent cx="123825" cy="770348"/>
                      <wp:effectExtent l="0" t="0" r="28575" b="10795"/>
                      <wp:wrapNone/>
                      <wp:docPr id="32" name="Freeform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3825" cy="770348"/>
                              </a:xfrm>
                              <a:custGeom>
                                <a:avLst/>
                                <a:gdLst>
                                  <a:gd name="connsiteX0" fmla="*/ 0 w 123839"/>
                                  <a:gd name="connsiteY0" fmla="*/ 0 h 676277"/>
                                  <a:gd name="connsiteX1" fmla="*/ 123825 w 123839"/>
                                  <a:gd name="connsiteY1" fmla="*/ 676275 h 676277"/>
                                  <a:gd name="connsiteX2" fmla="*/ 0 w 123839"/>
                                  <a:gd name="connsiteY2" fmla="*/ 0 h 676277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123839" h="676277">
                                    <a:moveTo>
                                      <a:pt x="0" y="0"/>
                                    </a:moveTo>
                                    <a:cubicBezTo>
                                      <a:pt x="0" y="0"/>
                                      <a:pt x="122238" y="674688"/>
                                      <a:pt x="123825" y="676275"/>
                                    </a:cubicBezTo>
                                    <a:cubicBezTo>
                                      <a:pt x="125412" y="677862"/>
                                      <a:pt x="0" y="0"/>
                                      <a:pt x="0" y="0"/>
                                    </a:cubicBezTo>
                                    <a:close/>
                                  </a:path>
                                </a:pathLst>
                              </a:custGeom>
                              <a:ln>
                                <a:solidFill>
                                  <a:schemeClr val="bg1">
                                    <a:lumMod val="50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dk1">
                                  <a:shade val="50000"/>
                                </a:schemeClr>
                              </a:lnRef>
                              <a:fillRef idx="1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546E4F" id="Freeform 32" o:spid="_x0000_s1026" style="position:absolute;margin-left:6.65pt;margin-top:8.4pt;width:9.75pt;height:60.65pt;z-index:2517227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coordsize="123839,6762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" path="m,c,,122238,674688,123825,676275,125412,677862,,,,xe" fillcolor="black [3200]" strokecolor="#7f7f7f [1612]" strokeweight="2pt">
                      <v:path arrowok="t" o:connecttype="custom" o:connectlocs="0,0;123811,770346;0,0" o:connectangles="0,0,0"/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34ACDF7" wp14:editId="17CC640F">
                      <wp:extent cx="1110884" cy="862801"/>
                      <wp:effectExtent l="38100" t="19050" r="51435" b="90170"/>
                      <wp:docPr id="14" name="Group 1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884" cy="862801"/>
                                <a:chOff x="0" y="-1823"/>
                                <a:chExt cx="1328532" cy="1187093"/>
                              </a:xfrm>
                            </wpg:grpSpPr>
                            <wpg:grpSp>
                              <wpg:cNvPr id="15" name="Group 15"/>
                              <wpg:cNvGrpSpPr/>
                              <wpg:grpSpPr>
                                <a:xfrm>
                                  <a:off x="0" y="-1823"/>
                                  <a:ext cx="1328532" cy="1185884"/>
                                  <a:chOff x="0" y="-1823"/>
                                  <a:chExt cx="1328532" cy="1185884"/>
                                </a:xfrm>
                              </wpg:grpSpPr>
                              <wps:wsp>
                                <wps:cNvPr id="16" name="Straight Connector 16"/>
                                <wps:cNvCnPr/>
                                <wps:spPr>
                                  <a:xfrm>
                                    <a:off x="45561" y="-1823"/>
                                    <a:ext cx="0" cy="1184061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7" name="Straight Connector 17"/>
                                <wps:cNvCnPr/>
                                <wps:spPr>
                                  <a:xfrm>
                                    <a:off x="0" y="1184061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" name="Freeform 18"/>
                                <wps:cNvSpPr/>
                                <wps:spPr>
                                  <a:xfrm>
                                    <a:off x="483103" y="715131"/>
                                    <a:ext cx="142943" cy="467107"/>
                                  </a:xfrm>
                                  <a:custGeom>
                                    <a:avLst/>
                                    <a:gdLst>
                                      <a:gd name="connsiteX0" fmla="*/ 0 w 229698"/>
                                      <a:gd name="connsiteY0" fmla="*/ 580929 h 580929"/>
                                      <a:gd name="connsiteX1" fmla="*/ 108093 w 229698"/>
                                      <a:gd name="connsiteY1" fmla="*/ 0 h 580929"/>
                                      <a:gd name="connsiteX2" fmla="*/ 229698 w 229698"/>
                                      <a:gd name="connsiteY2" fmla="*/ 580929 h 580929"/>
                                    </a:gdLst>
                                    <a:ahLst/>
                                    <a:cxnLst>
                                      <a:cxn ang="0">
                                        <a:pos x="connsiteX0" y="connsiteY0"/>
                                      </a:cxn>
                                      <a:cxn ang="0">
                                        <a:pos x="connsiteX1" y="connsiteY1"/>
                                      </a:cxn>
                                      <a:cxn ang="0">
                                        <a:pos x="connsiteX2" y="connsiteY2"/>
                                      </a:cxn>
                                    </a:cxnLst>
                                    <a:rect l="l" t="t" r="r" b="b"/>
                                    <a:pathLst>
                                      <a:path w="229698" h="580929">
                                        <a:moveTo>
                                          <a:pt x="0" y="580929"/>
                                        </a:moveTo>
                                        <a:cubicBezTo>
                                          <a:pt x="34905" y="290464"/>
                                          <a:pt x="69810" y="0"/>
                                          <a:pt x="108093" y="0"/>
                                        </a:cubicBezTo>
                                        <a:cubicBezTo>
                                          <a:pt x="146376" y="0"/>
                                          <a:pt x="188037" y="290464"/>
                                          <a:pt x="229698" y="580929"/>
                                        </a:cubicBezTo>
                                      </a:path>
                                    </a:pathLst>
                                  </a:custGeom>
                                  <a:ln>
                                    <a:solidFill>
                                      <a:schemeClr val="bg1">
                                        <a:lumMod val="5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txbx>
                                  <w:txbxContent>
                                    <w:p w14:paraId="38394B32" w14:textId="77777777" w:rsidR="00846759" w:rsidRDefault="00846759" w:rsidP="00986440">
                                      <w:pPr>
                                        <w:rPr>
                                          <w:rFonts w:eastAsia="Times New Roman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</wpg:grpSp>
                            <wps:wsp>
                              <wps:cNvPr id="19" name="Freeform 19"/>
                              <wps:cNvSpPr/>
                              <wps:spPr>
                                <a:xfrm>
                                  <a:off x="939607" y="448670"/>
                                  <a:ext cx="317500" cy="736600"/>
                                </a:xfrm>
                                <a:custGeom>
                                  <a:avLst/>
                                  <a:gdLst>
                                    <a:gd name="connsiteX0" fmla="*/ 0 w 317500"/>
                                    <a:gd name="connsiteY0" fmla="*/ 736600 h 736600"/>
                                    <a:gd name="connsiteX1" fmla="*/ 228600 w 317500"/>
                                    <a:gd name="connsiteY1" fmla="*/ 0 h 736600"/>
                                    <a:gd name="connsiteX2" fmla="*/ 317500 w 317500"/>
                                    <a:gd name="connsiteY2" fmla="*/ 736600 h 736600"/>
                                    <a:gd name="connsiteX3" fmla="*/ 317500 w 317500"/>
                                    <a:gd name="connsiteY3" fmla="*/ 736600 h 736600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17500" h="736600">
                                      <a:moveTo>
                                        <a:pt x="0" y="736600"/>
                                      </a:moveTo>
                                      <a:cubicBezTo>
                                        <a:pt x="87841" y="368300"/>
                                        <a:pt x="175683" y="0"/>
                                        <a:pt x="228600" y="0"/>
                                      </a:cubicBezTo>
                                      <a:cubicBezTo>
                                        <a:pt x="281517" y="0"/>
                                        <a:pt x="317500" y="736600"/>
                                        <a:pt x="317500" y="736600"/>
                                      </a:cubicBezTo>
                                      <a:lnTo>
                                        <a:pt x="317500" y="736600"/>
                                      </a:lnTo>
                                    </a:path>
                                  </a:pathLst>
                                </a:cu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txbx>
                                <w:txbxContent>
                                  <w:p w14:paraId="5AFEA880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34ACDF7" id="Group 116" o:spid="_x0000_s1032" style="width:87.45pt;height:67.95pt;mso-position-horizontal-relative:char;mso-position-vertical-relative:line" coordorigin=",-18" coordsize="13285,118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">
                      <v:group id="Group 15" o:spid="_x0000_s1033" style="position:absolute;top:-18;width:13285;height:11858" coordorigin=",-18" coordsize="13285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      <v:line id="Straight Connector 16" o:spid="_x0000_s1034" style="position:absolute;visibility:visible;mso-wrap-style:square" from="455,-18" to="455,118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  <v:line id="Straight Connector 17" o:spid="_x0000_s1035" style="position:absolute;visibility:visible;mso-wrap-style:square" from="0,11840" to="13285,11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  <v:shape id="Freeform 18" o:spid="_x0000_s1036" style="position:absolute;left:4831;top:7151;width:1429;height:4671;visibility:visible;mso-wrap-style:square;v-text-anchor:middle" coordsize="229698,580929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" adj="-11796480,,5400" path="m,580929c34905,290464,69810,,108093,v38283,,79944,290464,121605,580929e" filled="f" strokecolor="#7f7f7f [1612]" strokeweight="2pt">
                          <v:stroke joinstyle="miter"/>
                          <v:shadow on="t" color="black" opacity="24903f" origin=",.5" offset="0,.55556mm"/>
                          <v:formulas/>
                          <v:path arrowok="t" o:connecttype="custom" o:connectlocs="0,467107;67267,0;142943,467107" o:connectangles="0,0,0" textboxrect="0,0,229698,580929"/>
                          <v:textbox>
                            <w:txbxContent>
                              <w:p w14:paraId="38394B32" w14:textId="77777777" w:rsidR="00846759" w:rsidRDefault="00846759" w:rsidP="00986440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v:textbox>
                        </v:shape>
                      </v:group>
                      <v:shape id="Freeform 19" o:spid="_x0000_s1037" style="position:absolute;left:9396;top:4486;width:3175;height:7366;visibility:visible;mso-wrap-style:square;v-text-anchor:middle" coordsize="317500,736600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" adj="-11796480,,5400" path="m,736600c87841,368300,175683,,228600,v52917,,88900,736600,88900,736600l317500,736600e" filled="f" strokecolor="#7f7f7f [1612]" strokeweight="2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736600;228600,0;317500,736600;317500,736600" o:connectangles="0,0,0,0" textboxrect="0,0,317500,736600"/>
                        <v:textbox>
                          <w:txbxContent>
                            <w:p w14:paraId="5AFEA880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1F8F4931" w14:textId="77777777" w:rsidR="00DF6F62" w:rsidRDefault="00DF6F62" w:rsidP="00A4365E">
            <w:pPr>
              <w:rPr>
                <w:lang w:val="en-US"/>
              </w:rPr>
            </w:pPr>
          </w:p>
          <w:p w14:paraId="72D9C04A" w14:textId="77777777" w:rsidR="00DF6F62" w:rsidRDefault="00DF6F62" w:rsidP="00A4365E">
            <w:pPr>
              <w:rPr>
                <w:lang w:val="en-US"/>
              </w:rPr>
            </w:pPr>
          </w:p>
          <w:p w14:paraId="41A958CE" w14:textId="221161BE" w:rsidR="00986440" w:rsidRPr="003972D6" w:rsidRDefault="009A729A" w:rsidP="00A4365E">
            <w:pPr>
              <w:rPr>
                <w:rFonts w:asciiTheme="majorHAnsi" w:hAnsiTheme="majorHAnsi"/>
                <w:lang w:val="en-US"/>
              </w:rPr>
            </w:pPr>
            <w:r>
              <w:rPr>
                <w:lang w:val="en-US"/>
              </w:rPr>
              <w:t>F</w:t>
            </w:r>
            <w:r w:rsidR="00B91D1A" w:rsidRPr="003972D6">
              <w:rPr>
                <w:lang w:val="en-US"/>
              </w:rPr>
              <w:t xml:space="preserve">ew episodes of neck pain </w:t>
            </w:r>
            <w:r>
              <w:rPr>
                <w:lang w:val="en-US"/>
              </w:rPr>
              <w:t>separated by pain free periods</w:t>
            </w:r>
          </w:p>
          <w:p w14:paraId="18C0A1C4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310AA84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0704" behindDoc="0" locked="0" layoutInCell="1" allowOverlap="1" wp14:anchorId="17275983" wp14:editId="5BA1A3B2">
                      <wp:simplePos x="0" y="0"/>
                      <wp:positionH relativeFrom="column">
                        <wp:posOffset>280035</wp:posOffset>
                      </wp:positionH>
                      <wp:positionV relativeFrom="paragraph">
                        <wp:posOffset>635</wp:posOffset>
                      </wp:positionV>
                      <wp:extent cx="165735" cy="180975"/>
                      <wp:effectExtent l="19050" t="19050" r="24765" b="28575"/>
                      <wp:wrapNone/>
                      <wp:docPr id="10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E439C59" id="Rectangle 10" o:spid="_x0000_s1026" style="position:absolute;margin-left:22.05pt;margin-top:.05pt;width:13.05pt;height:14.2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2D484E" w14:paraId="13946B5B" w14:textId="77777777" w:rsidTr="00986440">
        <w:trPr>
          <w:trHeight w:val="1097"/>
        </w:trPr>
        <w:tc>
          <w:tcPr>
            <w:tcW w:w="314" w:type="pct"/>
          </w:tcPr>
          <w:p w14:paraId="063C7EA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9D2BC8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4969A4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c)</w:t>
            </w:r>
          </w:p>
        </w:tc>
        <w:tc>
          <w:tcPr>
            <w:tcW w:w="1332" w:type="pct"/>
          </w:tcPr>
          <w:p w14:paraId="20A9889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</w:p>
          <w:p w14:paraId="22E9A07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6311CAD7" wp14:editId="3C9F7884">
                      <wp:extent cx="1110615" cy="773580"/>
                      <wp:effectExtent l="38100" t="19050" r="70485" b="102870"/>
                      <wp:docPr id="20" name="Group 8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615" cy="773580"/>
                                <a:chOff x="0" y="0"/>
                                <a:chExt cx="1300054" cy="1156854"/>
                              </a:xfrm>
                            </wpg:grpSpPr>
                            <wps:wsp>
                              <wps:cNvPr id="21" name="Straight Connector 21"/>
                              <wps:cNvCnPr/>
                              <wps:spPr>
                                <a:xfrm>
                                  <a:off x="12697" y="0"/>
                                  <a:ext cx="0" cy="1156854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2" name="Straight Connector 22"/>
                              <wps:cNvCnPr/>
                              <wps:spPr>
                                <a:xfrm>
                                  <a:off x="12697" y="1156854"/>
                                  <a:ext cx="1287357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3" name="Straight Connector 23"/>
                              <wps:cNvCnPr/>
                              <wps:spPr>
                                <a:xfrm>
                                  <a:off x="0" y="993179"/>
                                  <a:ext cx="1286033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5EF19A3" id="Group 84" o:spid="_x0000_s1026" style="width:87.45pt;height:60.9pt;mso-position-horizontal-relative:char;mso-position-vertical-relative:line" coordsize="13000,1156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">
                      <v:line id="Straight Connector 21" o:spid="_x0000_s1027" style="position:absolute;visibility:visible;mso-wrap-style:square" from="126,0" to="126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22" o:spid="_x0000_s1028" style="position:absolute;visibility:visible;mso-wrap-style:square" from="126,11568" to="13000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3" o:spid="_x0000_s1029" style="position:absolute;visibility:visible;mso-wrap-style:square" from="0,9931" to="12860,993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" strokecolor="#7f7f7f [1612]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77BD8AA8" w14:textId="7D32394C" w:rsidR="00986440" w:rsidRDefault="00986440" w:rsidP="00A4365E">
            <w:pPr>
              <w:rPr>
                <w:rFonts w:asciiTheme="majorHAnsi" w:hAnsiTheme="majorHAnsi"/>
                <w:lang w:val="da-DK"/>
              </w:rPr>
            </w:pPr>
          </w:p>
          <w:p w14:paraId="0ACD0628" w14:textId="77777777" w:rsidR="00DF6F62" w:rsidRPr="003972D6" w:rsidRDefault="00DF6F62" w:rsidP="00A4365E">
            <w:pPr>
              <w:rPr>
                <w:rFonts w:asciiTheme="majorHAnsi" w:hAnsiTheme="majorHAnsi"/>
                <w:lang w:val="da-DK"/>
              </w:rPr>
            </w:pPr>
          </w:p>
          <w:p w14:paraId="342C0D2C" w14:textId="77777777" w:rsidR="00DF6F62" w:rsidRDefault="00DF6F62" w:rsidP="00A4365E">
            <w:pPr>
              <w:rPr>
                <w:lang w:val="en-US"/>
              </w:rPr>
            </w:pPr>
          </w:p>
          <w:p w14:paraId="0B0AC5E9" w14:textId="26B2CB40" w:rsidR="00986440" w:rsidRPr="003972D6" w:rsidRDefault="00B91D1A" w:rsidP="00A4365E">
            <w:pPr>
              <w:rPr>
                <w:rFonts w:asciiTheme="majorHAnsi" w:hAnsiTheme="majorHAnsi"/>
                <w:lang w:val="en-US"/>
              </w:rPr>
            </w:pPr>
            <w:r w:rsidRPr="003972D6">
              <w:rPr>
                <w:lang w:val="en-US"/>
              </w:rPr>
              <w:t>Mild neck pain most of the time</w:t>
            </w:r>
          </w:p>
          <w:p w14:paraId="37572DB3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0CEE25C8" w14:textId="77777777" w:rsidR="00986440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2680EC65" w14:textId="2254091B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3AF9934B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7632" behindDoc="0" locked="0" layoutInCell="1" allowOverlap="1" wp14:anchorId="4CDF34B2" wp14:editId="29F57B37">
                      <wp:simplePos x="0" y="0"/>
                      <wp:positionH relativeFrom="column">
                        <wp:posOffset>274955</wp:posOffset>
                      </wp:positionH>
                      <wp:positionV relativeFrom="paragraph">
                        <wp:posOffset>-15240</wp:posOffset>
                      </wp:positionV>
                      <wp:extent cx="165735" cy="180975"/>
                      <wp:effectExtent l="19050" t="19050" r="24765" b="28575"/>
                      <wp:wrapNone/>
                      <wp:docPr id="5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D1FAE88" id="Rectangle 5" o:spid="_x0000_s1026" style="position:absolute;margin-left:21.65pt;margin-top:-1.2pt;width:13.05pt;height:14.25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2D484E" w14:paraId="4BEA1E15" w14:textId="77777777" w:rsidTr="00986440">
        <w:trPr>
          <w:trHeight w:val="1097"/>
        </w:trPr>
        <w:tc>
          <w:tcPr>
            <w:tcW w:w="314" w:type="pct"/>
          </w:tcPr>
          <w:p w14:paraId="3FE743FF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628617C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6308F5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d)</w:t>
            </w:r>
          </w:p>
        </w:tc>
        <w:tc>
          <w:tcPr>
            <w:tcW w:w="1332" w:type="pct"/>
          </w:tcPr>
          <w:p w14:paraId="3FF7C66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4984ABB2" wp14:editId="01BBA6C8">
                      <wp:extent cx="1150705" cy="1000125"/>
                      <wp:effectExtent l="57150" t="19050" r="68580" b="104775"/>
                      <wp:docPr id="24" name="Group 6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1000125"/>
                                <a:chOff x="-19656" y="0"/>
                                <a:chExt cx="2175373" cy="1472587"/>
                              </a:xfrm>
                            </wpg:grpSpPr>
                            <wps:wsp>
                              <wps:cNvPr id="25" name="Straight Connector 25"/>
                              <wps:cNvCnPr/>
                              <wps:spPr>
                                <a:xfrm>
                                  <a:off x="0" y="0"/>
                                  <a:ext cx="0" cy="1472587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6" name="Straight Connector 26"/>
                              <wps:cNvCnPr/>
                              <wps:spPr>
                                <a:xfrm>
                                  <a:off x="0" y="1472587"/>
                                  <a:ext cx="2134838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7" name="Freeform 27"/>
                              <wps:cNvSpPr/>
                              <wps:spPr>
                                <a:xfrm>
                                  <a:off x="-19656" y="424485"/>
                                  <a:ext cx="2175373" cy="730383"/>
                                </a:xfrm>
                                <a:custGeom>
                                  <a:avLst/>
                                  <a:gdLst>
                                    <a:gd name="connsiteX0" fmla="*/ 0 w 2175373"/>
                                    <a:gd name="connsiteY0" fmla="*/ 621684 h 730383"/>
                                    <a:gd name="connsiteX1" fmla="*/ 1026884 w 2175373"/>
                                    <a:gd name="connsiteY1" fmla="*/ 135325 h 730383"/>
                                    <a:gd name="connsiteX2" fmla="*/ 1310628 w 2175373"/>
                                    <a:gd name="connsiteY2" fmla="*/ 729764 h 730383"/>
                                    <a:gd name="connsiteX3" fmla="*/ 1688954 w 2175373"/>
                                    <a:gd name="connsiteY3" fmla="*/ 226 h 730383"/>
                                    <a:gd name="connsiteX4" fmla="*/ 1972699 w 2175373"/>
                                    <a:gd name="connsiteY4" fmla="*/ 648704 h 730383"/>
                                    <a:gd name="connsiteX5" fmla="*/ 2121327 w 2175373"/>
                                    <a:gd name="connsiteY5" fmla="*/ 405525 h 730383"/>
                                    <a:gd name="connsiteX6" fmla="*/ 2175373 w 2175373"/>
                                    <a:gd name="connsiteY6" fmla="*/ 594664 h 730383"/>
                                    <a:gd name="connsiteX7" fmla="*/ 2175373 w 2175373"/>
                                    <a:gd name="connsiteY7" fmla="*/ 594664 h 730383"/>
                                    <a:gd name="connsiteX8" fmla="*/ 2175373 w 2175373"/>
                                    <a:gd name="connsiteY8" fmla="*/ 608174 h 73038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</a:cxnLst>
                                  <a:rect l="l" t="t" r="r" b="b"/>
                                  <a:pathLst>
                                    <a:path w="2175373" h="730383">
                                      <a:moveTo>
                                        <a:pt x="0" y="621684"/>
                                      </a:moveTo>
                                      <a:cubicBezTo>
                                        <a:pt x="404223" y="369498"/>
                                        <a:pt x="808446" y="117312"/>
                                        <a:pt x="1026884" y="135325"/>
                                      </a:cubicBezTo>
                                      <a:cubicBezTo>
                                        <a:pt x="1245322" y="153338"/>
                                        <a:pt x="1200283" y="752280"/>
                                        <a:pt x="1310628" y="729764"/>
                                      </a:cubicBezTo>
                                      <a:cubicBezTo>
                                        <a:pt x="1420973" y="707248"/>
                                        <a:pt x="1578609" y="13736"/>
                                        <a:pt x="1688954" y="226"/>
                                      </a:cubicBezTo>
                                      <a:cubicBezTo>
                                        <a:pt x="1799299" y="-13284"/>
                                        <a:pt x="1900637" y="581154"/>
                                        <a:pt x="1972699" y="648704"/>
                                      </a:cubicBezTo>
                                      <a:cubicBezTo>
                                        <a:pt x="2044761" y="716254"/>
                                        <a:pt x="2087548" y="414532"/>
                                        <a:pt x="2121327" y="405525"/>
                                      </a:cubicBezTo>
                                      <a:cubicBezTo>
                                        <a:pt x="2155106" y="396518"/>
                                        <a:pt x="2175373" y="594664"/>
                                        <a:pt x="2175373" y="594664"/>
                                      </a:cubicBezTo>
                                      <a:lnTo>
                                        <a:pt x="2175373" y="594664"/>
                                      </a:lnTo>
                                      <a:lnTo>
                                        <a:pt x="2175373" y="608174"/>
                                      </a:lnTo>
                                    </a:path>
                                  </a:pathLst>
                                </a:custGeom>
                                <a:ln w="28575"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txbx>
                                <w:txbxContent>
                                  <w:p w14:paraId="079DF4F7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4984ABB2" id="Group 60" o:spid="_x0000_s1038" style="width:90.6pt;height:78.75pt;mso-position-horizontal-relative:char;mso-position-vertical-relative:line" coordorigin="-196" coordsize="21753,14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">
                      <v:line id="Straight Connector 25" o:spid="_x0000_s1039" style="position:absolute;visibility:visible;mso-wrap-style:square" from="0,0" to="0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6" o:spid="_x0000_s1040" style="position:absolute;visibility:visible;mso-wrap-style:square" from="0,14725" to="21348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shape id="Freeform 27" o:spid="_x0000_s1041" style="position:absolute;left:-196;top:4244;width:21753;height:7304;visibility:visible;mso-wrap-style:square;v-text-anchor:middle" coordsize="2175373,730383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" adj="-11796480,,5400" path="m,621684c404223,369498,808446,117312,1026884,135325v218438,18013,173399,616955,283744,594439c1420973,707248,1578609,13736,1688954,226v110345,-13510,211683,580928,283745,648478c2044761,716254,2087548,414532,2121327,405525v33779,-9007,54046,189139,54046,189139l2175373,594664r,13510e" filled="f" strokecolor="#7f7f7f [1612]" strokeweight="2.25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621684;1026884,135325;1310628,729764;1688954,226;1972699,648704;2121327,405525;2175373,594664;2175373,594664;2175373,608174" o:connectangles="0,0,0,0,0,0,0,0,0" textboxrect="0,0,2175373,730383"/>
                        <v:textbox>
                          <w:txbxContent>
                            <w:p w14:paraId="079DF4F7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040388E3" w14:textId="7671F595" w:rsidR="00DF6F62" w:rsidRDefault="00DF6F62" w:rsidP="00A4365E">
            <w:pPr>
              <w:rPr>
                <w:lang w:val="en-US"/>
              </w:rPr>
            </w:pPr>
          </w:p>
          <w:p w14:paraId="0CE75928" w14:textId="77777777" w:rsidR="00DF6F62" w:rsidRDefault="00DF6F62" w:rsidP="00A4365E">
            <w:pPr>
              <w:rPr>
                <w:lang w:val="en-US"/>
              </w:rPr>
            </w:pPr>
          </w:p>
          <w:p w14:paraId="1F8380D7" w14:textId="43D5D0E2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eck pain </w:t>
            </w:r>
            <w:r w:rsidR="009A729A">
              <w:rPr>
                <w:lang w:val="en-US"/>
              </w:rPr>
              <w:t>of varying intensity</w:t>
            </w:r>
            <w:r w:rsidRPr="003972D6">
              <w:rPr>
                <w:lang w:val="en-US"/>
              </w:rPr>
              <w:t xml:space="preserve"> but never completely pain free</w:t>
            </w:r>
          </w:p>
          <w:p w14:paraId="12F271A7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6249B451" w14:textId="77777777" w:rsidR="00986440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79FEDA52" w14:textId="272C1C62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410A870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8656" behindDoc="0" locked="0" layoutInCell="1" allowOverlap="1" wp14:anchorId="16F9F557" wp14:editId="0E45C44E">
                      <wp:simplePos x="0" y="0"/>
                      <wp:positionH relativeFrom="column">
                        <wp:posOffset>284480</wp:posOffset>
                      </wp:positionH>
                      <wp:positionV relativeFrom="paragraph">
                        <wp:posOffset>-20320</wp:posOffset>
                      </wp:positionV>
                      <wp:extent cx="165735" cy="180975"/>
                      <wp:effectExtent l="19050" t="19050" r="24765" b="2857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06B8597" id="Rectangle 6" o:spid="_x0000_s1026" style="position:absolute;margin-left:22.4pt;margin-top:-1.6pt;width:13.05pt;height:14.2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2D484E" w14:paraId="73BAB506" w14:textId="77777777" w:rsidTr="00986440">
        <w:trPr>
          <w:trHeight w:val="1631"/>
        </w:trPr>
        <w:tc>
          <w:tcPr>
            <w:tcW w:w="314" w:type="pct"/>
          </w:tcPr>
          <w:p w14:paraId="6F90FAF8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7F8F927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57B06CA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e)</w:t>
            </w:r>
          </w:p>
        </w:tc>
        <w:tc>
          <w:tcPr>
            <w:tcW w:w="1332" w:type="pct"/>
          </w:tcPr>
          <w:p w14:paraId="2BC04103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2588A992" wp14:editId="06DE1997">
                      <wp:extent cx="1150705" cy="863029"/>
                      <wp:effectExtent l="57150" t="19050" r="68580" b="89535"/>
                      <wp:docPr id="28" name="Group 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863029"/>
                                <a:chOff x="0" y="0"/>
                                <a:chExt cx="1306352" cy="1248237"/>
                              </a:xfrm>
                            </wpg:grpSpPr>
                            <wps:wsp>
                              <wps:cNvPr id="29" name="Straight Connector 29"/>
                              <wps:cNvCnPr/>
                              <wps:spPr>
                                <a:xfrm>
                                  <a:off x="0" y="0"/>
                                  <a:ext cx="0" cy="1248237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0" name="Straight Connector 30"/>
                              <wps:cNvCnPr/>
                              <wps:spPr>
                                <a:xfrm>
                                  <a:off x="0" y="1248237"/>
                                  <a:ext cx="1294828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1" name="Straight Connector 31"/>
                              <wps:cNvCnPr/>
                              <wps:spPr>
                                <a:xfrm>
                                  <a:off x="12856" y="252163"/>
                                  <a:ext cx="1293496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58C62308" id="Group 82" o:spid="_x0000_s1026" style="width:90.6pt;height:67.95pt;mso-position-horizontal-relative:char;mso-position-vertical-relative:line" coordsize="13063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">
                      <v:line id="Straight Connector 29" o:spid="_x0000_s1027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30" o:spid="_x0000_s1028" style="position:absolute;visibility:visible;mso-wrap-style:square" from="0,12482" to="12948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" strokeweight="2pt">
                        <v:shadow on="t" color="black" opacity="24903f" origin=",.5" offset="0,.55556mm"/>
                      </v:line>
                      <v:line id="Straight Connector 31" o:spid="_x0000_s1029" style="position:absolute;visibility:visible;mso-wrap-style:square" from="128,2521" to="13063,25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" strokecolor="#7f7f7f [1612]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2558C886" w14:textId="77777777" w:rsidR="00DF6F62" w:rsidRDefault="00DF6F62" w:rsidP="00A4365E">
            <w:pPr>
              <w:rPr>
                <w:lang w:val="en-US"/>
              </w:rPr>
            </w:pPr>
          </w:p>
          <w:p w14:paraId="098ACA76" w14:textId="16A72590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>Severe neck pain most of the time</w:t>
            </w:r>
          </w:p>
          <w:p w14:paraId="2C85D773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25A734AA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1A9C2817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6608" behindDoc="0" locked="0" layoutInCell="1" allowOverlap="1" wp14:anchorId="11885747" wp14:editId="3688F2B8">
                      <wp:simplePos x="0" y="0"/>
                      <wp:positionH relativeFrom="column">
                        <wp:posOffset>287020</wp:posOffset>
                      </wp:positionH>
                      <wp:positionV relativeFrom="paragraph">
                        <wp:posOffset>-29210</wp:posOffset>
                      </wp:positionV>
                      <wp:extent cx="165735" cy="180975"/>
                      <wp:effectExtent l="19050" t="19050" r="24765" b="2857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35445514" id="Rectangle 7" o:spid="_x0000_s1026" style="position:absolute;margin-left:22.6pt;margin-top:-2.3pt;width:13.05pt;height:14.2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2D484E" w14:paraId="15247E91" w14:textId="77777777" w:rsidTr="00986440">
        <w:trPr>
          <w:trHeight w:val="737"/>
        </w:trPr>
        <w:tc>
          <w:tcPr>
            <w:tcW w:w="314" w:type="pct"/>
          </w:tcPr>
          <w:p w14:paraId="5CBF89A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B0FFFC4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FD3DBF7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f)</w:t>
            </w:r>
          </w:p>
        </w:tc>
        <w:tc>
          <w:tcPr>
            <w:tcW w:w="1332" w:type="pct"/>
            <w:vAlign w:val="center"/>
          </w:tcPr>
          <w:p w14:paraId="2DAA83CC" w14:textId="79CACFA4" w:rsidR="00986440" w:rsidRPr="009A729A" w:rsidRDefault="00B91D1A" w:rsidP="00986440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9A729A">
              <w:rPr>
                <w:b/>
                <w:sz w:val="22"/>
                <w:szCs w:val="22"/>
                <w:lang w:val="en-US"/>
              </w:rPr>
              <w:t>None of the</w:t>
            </w:r>
            <w:r w:rsidR="009A729A" w:rsidRPr="009A729A">
              <w:rPr>
                <w:b/>
                <w:sz w:val="22"/>
                <w:szCs w:val="22"/>
                <w:lang w:val="en-US"/>
              </w:rPr>
              <w:t xml:space="preserve"> </w:t>
            </w:r>
            <w:proofErr w:type="gramStart"/>
            <w:r w:rsidR="009A729A" w:rsidRPr="009A729A">
              <w:rPr>
                <w:b/>
                <w:sz w:val="22"/>
                <w:szCs w:val="22"/>
                <w:lang w:val="en-US"/>
              </w:rPr>
              <w:t xml:space="preserve">above </w:t>
            </w:r>
            <w:r w:rsidR="009A729A">
              <w:rPr>
                <w:b/>
                <w:sz w:val="22"/>
                <w:szCs w:val="22"/>
                <w:lang w:val="en-US"/>
              </w:rPr>
              <w:t xml:space="preserve"> illustrated</w:t>
            </w:r>
            <w:proofErr w:type="gramEnd"/>
          </w:p>
        </w:tc>
        <w:tc>
          <w:tcPr>
            <w:tcW w:w="2593" w:type="pct"/>
            <w:vAlign w:val="center"/>
          </w:tcPr>
          <w:p w14:paraId="018F06B3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700AF7B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058F334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F76D7F4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5D4758BF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3ED451F6" wp14:editId="72593164">
                      <wp:simplePos x="0" y="0"/>
                      <wp:positionH relativeFrom="column">
                        <wp:posOffset>282575</wp:posOffset>
                      </wp:positionH>
                      <wp:positionV relativeFrom="paragraph">
                        <wp:posOffset>16510</wp:posOffset>
                      </wp:positionV>
                      <wp:extent cx="165735" cy="180975"/>
                      <wp:effectExtent l="19050" t="19050" r="24765" b="28575"/>
                      <wp:wrapNone/>
                      <wp:docPr id="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0094D5B" id="Rectangle 9" o:spid="_x0000_s1026" style="position:absolute;margin-left:22.25pt;margin-top:1.3pt;width:13.05pt;height:14.2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DD319C" w14:paraId="39C5E50C" w14:textId="77777777" w:rsidTr="00986440">
        <w:trPr>
          <w:trHeight w:val="1197"/>
        </w:trPr>
        <w:tc>
          <w:tcPr>
            <w:tcW w:w="314" w:type="pct"/>
            <w:vAlign w:val="center"/>
          </w:tcPr>
          <w:p w14:paraId="341838B9" w14:textId="77777777" w:rsidR="00986440" w:rsidRPr="00FD6E83" w:rsidRDefault="00986440" w:rsidP="00A4365E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g)</w:t>
            </w:r>
          </w:p>
        </w:tc>
        <w:tc>
          <w:tcPr>
            <w:tcW w:w="1332" w:type="pct"/>
            <w:vAlign w:val="center"/>
          </w:tcPr>
          <w:p w14:paraId="2044E5F4" w14:textId="3C16B9BA" w:rsidR="00986440" w:rsidRPr="00B91D1A" w:rsidRDefault="009A729A" w:rsidP="00A4365E">
            <w:pPr>
              <w:jc w:val="center"/>
              <w:rPr>
                <w:b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 xml:space="preserve">Do not </w:t>
            </w:r>
            <w:r w:rsidR="00B91D1A" w:rsidRPr="00B91D1A">
              <w:rPr>
                <w:b/>
                <w:sz w:val="22"/>
                <w:szCs w:val="22"/>
                <w:lang w:val="da-DK"/>
              </w:rPr>
              <w:t xml:space="preserve"> know</w:t>
            </w:r>
          </w:p>
        </w:tc>
        <w:tc>
          <w:tcPr>
            <w:tcW w:w="2593" w:type="pct"/>
            <w:vAlign w:val="center"/>
          </w:tcPr>
          <w:p w14:paraId="0E3685D4" w14:textId="77777777" w:rsidR="00986440" w:rsidRPr="002610EC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762" w:type="pct"/>
            <w:vAlign w:val="center"/>
          </w:tcPr>
          <w:p w14:paraId="5CB8D4BB" w14:textId="77777777" w:rsidR="00986440" w:rsidRPr="00FD6E83" w:rsidRDefault="00986440" w:rsidP="00A4365E">
            <w:pPr>
              <w:rPr>
                <w:rFonts w:asciiTheme="majorHAnsi" w:hAnsiTheme="majorHAnsi"/>
                <w:noProof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62C8C02A" wp14:editId="4A80E865">
                      <wp:simplePos x="0" y="0"/>
                      <wp:positionH relativeFrom="column">
                        <wp:posOffset>2851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40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8A71709" id="Rectangle 9" o:spid="_x0000_s1026" style="position:absolute;margin-left:22.45pt;margin-top:-2.5pt;width:13.05pt;height:14.25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</w:tbl>
    <w:p w14:paraId="77F0D266" w14:textId="77777777" w:rsidR="00F316C0" w:rsidRPr="00BC049D" w:rsidRDefault="00F316C0" w:rsidP="00B21358">
      <w:pPr>
        <w:rPr>
          <w:sz w:val="22"/>
          <w:szCs w:val="22"/>
        </w:rPr>
        <w:sectPr w:rsidR="00F316C0" w:rsidRPr="00BC049D" w:rsidSect="00087C44"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4D40B210" w14:textId="10BC7EFD" w:rsidR="003839A4" w:rsidRPr="00BC049D" w:rsidRDefault="003839A4" w:rsidP="00B21358">
      <w:pPr>
        <w:pBdr>
          <w:bottom w:val="single" w:sz="6" w:space="1" w:color="auto"/>
        </w:pBdr>
        <w:rPr>
          <w:b/>
          <w:sz w:val="22"/>
          <w:szCs w:val="22"/>
        </w:rPr>
      </w:pPr>
    </w:p>
    <w:p w14:paraId="45FBFA6F" w14:textId="74C34086" w:rsidR="0069392B" w:rsidRPr="00BC049D" w:rsidRDefault="003972D6" w:rsidP="0069392B">
      <w:pPr>
        <w:shd w:val="clear" w:color="auto" w:fill="D9D9D9" w:themeFill="background1" w:themeFillShade="D9"/>
        <w:rPr>
          <w:b/>
          <w:sz w:val="22"/>
          <w:szCs w:val="22"/>
        </w:rPr>
      </w:pPr>
      <w:r w:rsidRPr="003972D6">
        <w:rPr>
          <w:b/>
          <w:sz w:val="22"/>
          <w:szCs w:val="22"/>
          <w:u w:val="single"/>
        </w:rPr>
        <w:t>Future</w:t>
      </w:r>
      <w:r>
        <w:rPr>
          <w:b/>
          <w:sz w:val="22"/>
          <w:szCs w:val="22"/>
        </w:rPr>
        <w:t xml:space="preserve"> course of pain</w:t>
      </w:r>
    </w:p>
    <w:p w14:paraId="6EC3605E" w14:textId="77777777" w:rsidR="0069392B" w:rsidRPr="00BC049D" w:rsidRDefault="0069392B" w:rsidP="0069392B">
      <w:pPr>
        <w:shd w:val="clear" w:color="auto" w:fill="D9D9D9" w:themeFill="background1" w:themeFillShade="D9"/>
        <w:rPr>
          <w:sz w:val="22"/>
          <w:szCs w:val="22"/>
        </w:rPr>
      </w:pPr>
    </w:p>
    <w:p w14:paraId="5854F381" w14:textId="77777777" w:rsidR="0069392B" w:rsidRPr="00BC049D" w:rsidRDefault="0069392B" w:rsidP="00B21358">
      <w:pPr>
        <w:rPr>
          <w:sz w:val="22"/>
          <w:szCs w:val="22"/>
        </w:rPr>
      </w:pPr>
    </w:p>
    <w:p w14:paraId="4E0E715B" w14:textId="681F1265" w:rsidR="00254087" w:rsidRPr="0063190D" w:rsidRDefault="00317848" w:rsidP="0063190D">
      <w:pPr>
        <w:shd w:val="clear" w:color="auto" w:fill="FFFFFF" w:themeFill="background1"/>
        <w:rPr>
          <w:b/>
          <w:sz w:val="22"/>
          <w:szCs w:val="22"/>
          <w:shd w:val="pct15" w:color="auto" w:fill="FFFFFF"/>
          <w:lang w:val="en-US"/>
        </w:rPr>
      </w:pPr>
      <w:r w:rsidRPr="00846759">
        <w:rPr>
          <w:b/>
          <w:sz w:val="22"/>
          <w:szCs w:val="22"/>
          <w:lang w:val="en-US"/>
        </w:rPr>
        <w:t>29</w:t>
      </w:r>
      <w:r w:rsidR="00F316C0" w:rsidRPr="00846759">
        <w:rPr>
          <w:b/>
          <w:sz w:val="22"/>
          <w:szCs w:val="22"/>
          <w:lang w:val="en-US"/>
        </w:rPr>
        <w:t xml:space="preserve">. </w:t>
      </w:r>
      <w:r w:rsidR="00F316C0" w:rsidRPr="00846759">
        <w:rPr>
          <w:sz w:val="22"/>
          <w:szCs w:val="22"/>
          <w:lang w:val="en-US"/>
        </w:rPr>
        <w:t xml:space="preserve"> </w:t>
      </w:r>
      <w:r w:rsidR="0063190D" w:rsidRPr="00B91D1A">
        <w:rPr>
          <w:lang w:val="en-US"/>
        </w:rPr>
        <w:t>Below are de</w:t>
      </w:r>
      <w:r w:rsidR="0063190D">
        <w:rPr>
          <w:lang w:val="en-US"/>
        </w:rPr>
        <w:t xml:space="preserve">scriptions of how some people describe their neck pain. Please check the description that you think best represents how your neck pain has been </w:t>
      </w:r>
      <w:r w:rsidR="009A729A" w:rsidRPr="009A729A">
        <w:rPr>
          <w:b/>
          <w:lang w:val="en-US"/>
        </w:rPr>
        <w:t xml:space="preserve">the </w:t>
      </w:r>
      <w:r w:rsidR="0063190D">
        <w:rPr>
          <w:b/>
          <w:lang w:val="en-US"/>
        </w:rPr>
        <w:t>next</w:t>
      </w:r>
      <w:r w:rsidR="009A729A" w:rsidRPr="009A729A">
        <w:rPr>
          <w:b/>
          <w:lang w:val="en-US"/>
        </w:rPr>
        <w:t xml:space="preserve"> 12 months</w:t>
      </w:r>
      <w:r w:rsidR="009A729A" w:rsidRPr="00B91D1A">
        <w:rPr>
          <w:b/>
          <w:bCs/>
          <w:lang w:val="en-US"/>
        </w:rPr>
        <w:t>.</w:t>
      </w:r>
    </w:p>
    <w:p w14:paraId="1B1F9391" w14:textId="77777777" w:rsidR="00F316C0" w:rsidRPr="003972D6" w:rsidRDefault="00F316C0" w:rsidP="00B21358">
      <w:pPr>
        <w:rPr>
          <w:sz w:val="22"/>
          <w:szCs w:val="22"/>
          <w:lang w:val="en-US"/>
        </w:rPr>
      </w:pPr>
    </w:p>
    <w:p w14:paraId="256CDD8C" w14:textId="77777777" w:rsidR="00E75E11" w:rsidRPr="003972D6" w:rsidRDefault="00E75E11" w:rsidP="00B21358">
      <w:pPr>
        <w:rPr>
          <w:sz w:val="22"/>
          <w:szCs w:val="22"/>
          <w:lang w:val="en-US"/>
        </w:rPr>
      </w:pPr>
    </w:p>
    <w:p w14:paraId="5C7BFC5B" w14:textId="77777777" w:rsidR="00E75E11" w:rsidRPr="003972D6" w:rsidRDefault="00E75E11" w:rsidP="00B21358">
      <w:pPr>
        <w:rPr>
          <w:sz w:val="22"/>
          <w:szCs w:val="22"/>
          <w:lang w:val="en-US"/>
        </w:rPr>
      </w:pPr>
    </w:p>
    <w:tbl>
      <w:tblPr>
        <w:tblStyle w:val="TableGrid"/>
        <w:tblW w:w="4054" w:type="pct"/>
        <w:tblInd w:w="96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5"/>
        <w:gridCol w:w="2358"/>
        <w:gridCol w:w="4590"/>
        <w:gridCol w:w="1347"/>
      </w:tblGrid>
      <w:tr w:rsidR="0013160E" w:rsidRPr="002D484E" w14:paraId="1B39AD86" w14:textId="77777777" w:rsidTr="003972D6">
        <w:trPr>
          <w:trHeight w:val="1581"/>
        </w:trPr>
        <w:tc>
          <w:tcPr>
            <w:tcW w:w="314" w:type="pct"/>
          </w:tcPr>
          <w:p w14:paraId="1B8D0740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C5BF413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EAF3DDE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</w:rPr>
            </w:pPr>
            <w:r w:rsidRPr="00FD6E83">
              <w:rPr>
                <w:rFonts w:asciiTheme="majorHAnsi" w:hAnsiTheme="majorHAnsi"/>
                <w:sz w:val="22"/>
                <w:szCs w:val="22"/>
              </w:rPr>
              <w:t>a)</w:t>
            </w:r>
          </w:p>
        </w:tc>
        <w:tc>
          <w:tcPr>
            <w:tcW w:w="1332" w:type="pct"/>
            <w:vAlign w:val="center"/>
          </w:tcPr>
          <w:p w14:paraId="63E533A1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1968" behindDoc="0" locked="0" layoutInCell="1" allowOverlap="1" wp14:anchorId="4E603C10" wp14:editId="5CED15B1">
                      <wp:simplePos x="0" y="0"/>
                      <wp:positionH relativeFrom="column">
                        <wp:posOffset>62865</wp:posOffset>
                      </wp:positionH>
                      <wp:positionV relativeFrom="paragraph">
                        <wp:posOffset>419100</wp:posOffset>
                      </wp:positionV>
                      <wp:extent cx="73660" cy="393065"/>
                      <wp:effectExtent l="57150" t="38100" r="78740" b="83185"/>
                      <wp:wrapNone/>
                      <wp:docPr id="43" name="Freeform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3660" cy="393065"/>
                              </a:xfrm>
                              <a:custGeom>
                                <a:avLst/>
                                <a:gdLst>
                                  <a:gd name="connsiteX0" fmla="*/ 0 w 229698"/>
                                  <a:gd name="connsiteY0" fmla="*/ 580929 h 580929"/>
                                  <a:gd name="connsiteX1" fmla="*/ 108093 w 229698"/>
                                  <a:gd name="connsiteY1" fmla="*/ 0 h 580929"/>
                                  <a:gd name="connsiteX2" fmla="*/ 229698 w 229698"/>
                                  <a:gd name="connsiteY2" fmla="*/ 580929 h 580929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229698" h="580929">
                                    <a:moveTo>
                                      <a:pt x="0" y="580929"/>
                                    </a:moveTo>
                                    <a:cubicBezTo>
                                      <a:pt x="34905" y="290464"/>
                                      <a:pt x="69810" y="0"/>
                                      <a:pt x="108093" y="0"/>
                                    </a:cubicBezTo>
                                    <a:cubicBezTo>
                                      <a:pt x="146376" y="0"/>
                                      <a:pt x="188037" y="290464"/>
                                      <a:pt x="229698" y="580929"/>
                                    </a:cubicBezTo>
                                  </a:path>
                                </a:pathLst>
                              </a:cu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>
                                    <a:lumMod val="50000"/>
                                  </a:sysClr>
                                </a:solidFill>
                                <a:prstDash val="solid"/>
                              </a:ln>
                              <a:effectLst>
                                <a:outerShdw blurRad="40000" dist="20000" dir="5400000" rotWithShape="0">
                                  <a:srgbClr val="000000">
                                    <a:alpha val="38000"/>
                                  </a:srgbClr>
                                </a:outerShdw>
                              </a:effectLst>
                            </wps:spPr>
                            <wps:txbx>
                              <w:txbxContent>
                                <w:p w14:paraId="00BEDA35" w14:textId="77777777" w:rsidR="00846759" w:rsidRDefault="00846759" w:rsidP="0013160E">
                                  <w:pPr>
                                    <w:rPr>
                                      <w:rFonts w:eastAsia="Times New Roman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 anchor="ctr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E603C10" id="_x0000_s1042" style="position:absolute;margin-left:4.95pt;margin-top:33pt;width:5.8pt;height:30.95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229698,580929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" adj="-11796480,,5400" path="m,580929c34905,290464,69810,,108093,v38283,,79944,290464,121605,580929e" fillcolor="window" strokecolor="#7f7f7f" strokeweight="2pt">
                      <v:stroke joinstyle="miter"/>
                      <v:shadow on="t" color="black" opacity="24903f" origin=",.5" offset="0,.55556mm"/>
                      <v:formulas/>
                      <v:path arrowok="t" o:connecttype="custom" o:connectlocs="0,393065;34663,0;73660,393065" o:connectangles="0,0,0" textboxrect="0,0,229698,580929"/>
                      <v:textbox>
                        <w:txbxContent>
                          <w:p w14:paraId="00BEDA35" w14:textId="77777777" w:rsidR="00846759" w:rsidRDefault="00846759" w:rsidP="0013160E">
                            <w:pPr>
                              <w:rPr>
                                <w:rFonts w:eastAsia="Times New Roman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0E660603" wp14:editId="7B016B57">
                      <wp:extent cx="1030357" cy="875386"/>
                      <wp:effectExtent l="57150" t="19050" r="55880" b="96520"/>
                      <wp:docPr id="44" name="Group 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030357" cy="875386"/>
                                <a:chOff x="0" y="0"/>
                                <a:chExt cx="1328532" cy="1248237"/>
                              </a:xfrm>
                            </wpg:grpSpPr>
                            <wpg:grpSp>
                              <wpg:cNvPr id="78" name="Group 4"/>
                              <wpg:cNvGrpSpPr/>
                              <wpg:grpSpPr>
                                <a:xfrm>
                                  <a:off x="0" y="0"/>
                                  <a:ext cx="1328532" cy="1248237"/>
                                  <a:chOff x="0" y="0"/>
                                  <a:chExt cx="1328532" cy="1248237"/>
                                </a:xfrm>
                              </wpg:grpSpPr>
                              <wps:wsp>
                                <wps:cNvPr id="79" name="Straight Connector 8"/>
                                <wps:cNvCnPr/>
                                <wps:spPr>
                                  <a:xfrm>
                                    <a:off x="0" y="0"/>
                                    <a:ext cx="0" cy="1248237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0" name="Straight Connector 12"/>
                                <wps:cNvCnPr/>
                                <wps:spPr>
                                  <a:xfrm>
                                    <a:off x="0" y="1248237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</wpg:grpSp>
                            <wps:wsp>
                              <wps:cNvPr id="81" name="Freeform 13"/>
                              <wps:cNvSpPr/>
                              <wps:spPr>
                                <a:xfrm flipV="1">
                                  <a:off x="50855" y="1136541"/>
                                  <a:ext cx="1257301" cy="53515"/>
                                </a:xfrm>
                                <a:custGeom>
                                  <a:avLst/>
                                  <a:gdLst>
                                    <a:gd name="connsiteX0" fmla="*/ 0 w 1257300"/>
                                    <a:gd name="connsiteY0" fmla="*/ 28575 h 28575"/>
                                    <a:gd name="connsiteX1" fmla="*/ 114300 w 1257300"/>
                                    <a:gd name="connsiteY1" fmla="*/ 19050 h 28575"/>
                                    <a:gd name="connsiteX2" fmla="*/ 171450 w 1257300"/>
                                    <a:gd name="connsiteY2" fmla="*/ 0 h 28575"/>
                                    <a:gd name="connsiteX3" fmla="*/ 257175 w 1257300"/>
                                    <a:gd name="connsiteY3" fmla="*/ 9525 h 28575"/>
                                    <a:gd name="connsiteX4" fmla="*/ 295275 w 1257300"/>
                                    <a:gd name="connsiteY4" fmla="*/ 19050 h 28575"/>
                                    <a:gd name="connsiteX5" fmla="*/ 352425 w 1257300"/>
                                    <a:gd name="connsiteY5" fmla="*/ 28575 h 28575"/>
                                    <a:gd name="connsiteX6" fmla="*/ 571500 w 1257300"/>
                                    <a:gd name="connsiteY6" fmla="*/ 9525 h 28575"/>
                                    <a:gd name="connsiteX7" fmla="*/ 600075 w 1257300"/>
                                    <a:gd name="connsiteY7" fmla="*/ 0 h 28575"/>
                                    <a:gd name="connsiteX8" fmla="*/ 638175 w 1257300"/>
                                    <a:gd name="connsiteY8" fmla="*/ 9525 h 28575"/>
                                    <a:gd name="connsiteX9" fmla="*/ 666750 w 1257300"/>
                                    <a:gd name="connsiteY9" fmla="*/ 19050 h 28575"/>
                                    <a:gd name="connsiteX10" fmla="*/ 895350 w 1257300"/>
                                    <a:gd name="connsiteY10" fmla="*/ 28575 h 28575"/>
                                    <a:gd name="connsiteX11" fmla="*/ 1257300 w 1257300"/>
                                    <a:gd name="connsiteY11" fmla="*/ 19050 h 28575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</a:cxnLst>
                                  <a:rect l="l" t="t" r="r" b="b"/>
                                  <a:pathLst>
                                    <a:path w="1257300" h="28575">
                                      <a:moveTo>
                                        <a:pt x="0" y="28575"/>
                                      </a:moveTo>
                                      <a:cubicBezTo>
                                        <a:pt x="38100" y="25400"/>
                                        <a:pt x="76588" y="25335"/>
                                        <a:pt x="114300" y="19050"/>
                                      </a:cubicBezTo>
                                      <a:cubicBezTo>
                                        <a:pt x="134107" y="15749"/>
                                        <a:pt x="171450" y="0"/>
                                        <a:pt x="171450" y="0"/>
                                      </a:cubicBezTo>
                                      <a:cubicBezTo>
                                        <a:pt x="200025" y="3175"/>
                                        <a:pt x="228758" y="5153"/>
                                        <a:pt x="257175" y="9525"/>
                                      </a:cubicBezTo>
                                      <a:cubicBezTo>
                                        <a:pt x="270114" y="11516"/>
                                        <a:pt x="282438" y="16483"/>
                                        <a:pt x="295275" y="19050"/>
                                      </a:cubicBezTo>
                                      <a:cubicBezTo>
                                        <a:pt x="314213" y="22838"/>
                                        <a:pt x="333375" y="25400"/>
                                        <a:pt x="352425" y="28575"/>
                                      </a:cubicBezTo>
                                      <a:cubicBezTo>
                                        <a:pt x="445715" y="23392"/>
                                        <a:pt x="494427" y="28793"/>
                                        <a:pt x="571500" y="9525"/>
                                      </a:cubicBezTo>
                                      <a:cubicBezTo>
                                        <a:pt x="581240" y="7090"/>
                                        <a:pt x="590550" y="3175"/>
                                        <a:pt x="600075" y="0"/>
                                      </a:cubicBezTo>
                                      <a:cubicBezTo>
                                        <a:pt x="612775" y="3175"/>
                                        <a:pt x="625588" y="5929"/>
                                        <a:pt x="638175" y="9525"/>
                                      </a:cubicBezTo>
                                      <a:cubicBezTo>
                                        <a:pt x="647829" y="12283"/>
                                        <a:pt x="656737" y="18308"/>
                                        <a:pt x="666750" y="19050"/>
                                      </a:cubicBezTo>
                                      <a:cubicBezTo>
                                        <a:pt x="742808" y="24684"/>
                                        <a:pt x="819150" y="25400"/>
                                        <a:pt x="895350" y="28575"/>
                                      </a:cubicBezTo>
                                      <a:cubicBezTo>
                                        <a:pt x="1079059" y="10204"/>
                                        <a:pt x="958692" y="19050"/>
                                        <a:pt x="1257300" y="19050"/>
                                      </a:cubicBezTo>
                                    </a:path>
                                  </a:pathLst>
                                </a:custGeom>
                                <a:noFill/>
                                <a:ln w="28575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3000" dir="5400000" rotWithShape="0">
                                    <a:srgbClr val="000000">
                                      <a:alpha val="35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24025EA9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E660603" id="_x0000_s1043" style="width:81.15pt;height:68.95pt;mso-position-horizontal-relative:char;mso-position-vertical-relative:line" coordsize="13285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">
                      <v:group id="Group 4" o:spid="_x0000_s1044" style="position:absolute;width:13285;height:12482" coordsize="13285,12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">
                        <v:line id="Straight Connector 8" o:spid="_x0000_s1045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" strokeweight="2pt">
                          <v:shadow on="t" color="black" opacity="24903f" origin=",.5" offset="0,.55556mm"/>
                        </v:line>
                        <v:line id="Straight Connector 12" o:spid="_x0000_s1046" style="position:absolute;visibility:visible;mso-wrap-style:square" from="0,12482" to="13285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</v:group>
                      <v:shape id="Freeform 13" o:spid="_x0000_s1047" style="position:absolute;left:508;top:11365;width:12573;height:535;flip:y;visibility:visible;mso-wrap-style:square;v-text-anchor:middle" coordsize="1257300,285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" adj="-11796480,,5400" path="m,28575c38100,25400,76588,25335,114300,19050,134107,15749,171450,,171450,v28575,3175,57308,5153,85725,9525c270114,11516,282438,16483,295275,19050v18938,3788,38100,6350,57150,9525c445715,23392,494427,28793,571500,9525,581240,7090,590550,3175,600075,v12700,3175,25513,5929,38100,9525c647829,12283,656737,18308,666750,19050v76058,5634,152400,6350,228600,9525c1079059,10204,958692,19050,1257300,19050e" filled="f" strokecolor="#7f7f7f" strokeweight="2.25pt">
                        <v:stroke joinstyle="miter"/>
                        <v:shadow on="t" color="black" opacity="22937f" origin=",.5" offset="0,.63889mm"/>
                        <v:formulas/>
                        <v:path arrowok="t" o:connecttype="custom" o:connectlocs="0,53515;114300,35677;171450,0;257175,17838;295275,35677;352425,53515;571500,17838;600075,0;638176,17838;666751,35677;895351,53515;1257301,35677" o:connectangles="0,0,0,0,0,0,0,0,0,0,0,0" textboxrect="0,0,1257300,28575"/>
                        <v:textbox>
                          <w:txbxContent>
                            <w:p w14:paraId="24025EA9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6F63A283" w14:textId="77777777" w:rsidR="00DF6F62" w:rsidRDefault="00DF6F62" w:rsidP="003972D6">
            <w:pPr>
              <w:rPr>
                <w:lang w:val="en-US"/>
              </w:rPr>
            </w:pPr>
          </w:p>
          <w:p w14:paraId="2E4D1D41" w14:textId="77777777" w:rsidR="00DF6F62" w:rsidRDefault="00DF6F62" w:rsidP="003972D6">
            <w:pPr>
              <w:rPr>
                <w:lang w:val="en-US"/>
              </w:rPr>
            </w:pPr>
          </w:p>
          <w:p w14:paraId="17D3C707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o </w:t>
            </w:r>
            <w:r>
              <w:rPr>
                <w:lang w:val="en-US"/>
              </w:rPr>
              <w:t>neck pain or just a single episode of neck pain</w:t>
            </w:r>
          </w:p>
          <w:p w14:paraId="2B0059F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4789434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77E805F6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5824" behindDoc="0" locked="0" layoutInCell="1" allowOverlap="1" wp14:anchorId="007FE909" wp14:editId="461BBEA2">
                      <wp:simplePos x="0" y="0"/>
                      <wp:positionH relativeFrom="column">
                        <wp:posOffset>2724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82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47AFF34" id="Rectangle 3" o:spid="_x0000_s1026" style="position:absolute;margin-left:21.45pt;margin-top:-2.5pt;width:13.05pt;height:14.2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2D484E" w14:paraId="445C3801" w14:textId="77777777" w:rsidTr="003972D6">
        <w:trPr>
          <w:trHeight w:val="1361"/>
        </w:trPr>
        <w:tc>
          <w:tcPr>
            <w:tcW w:w="314" w:type="pct"/>
          </w:tcPr>
          <w:p w14:paraId="0EC2AA9A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D177CE8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91FBB80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b)</w:t>
            </w:r>
          </w:p>
        </w:tc>
        <w:tc>
          <w:tcPr>
            <w:tcW w:w="1332" w:type="pct"/>
          </w:tcPr>
          <w:p w14:paraId="01691AEF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  <w:p w14:paraId="383AF8D9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316D27D1" wp14:editId="439D4F7F">
                      <wp:simplePos x="0" y="0"/>
                      <wp:positionH relativeFrom="column">
                        <wp:posOffset>84455</wp:posOffset>
                      </wp:positionH>
                      <wp:positionV relativeFrom="paragraph">
                        <wp:posOffset>106460</wp:posOffset>
                      </wp:positionV>
                      <wp:extent cx="123825" cy="770348"/>
                      <wp:effectExtent l="0" t="0" r="28575" b="10795"/>
                      <wp:wrapNone/>
                      <wp:docPr id="83" name="Freeform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3825" cy="770348"/>
                              </a:xfrm>
                              <a:custGeom>
                                <a:avLst/>
                                <a:gdLst>
                                  <a:gd name="connsiteX0" fmla="*/ 0 w 123839"/>
                                  <a:gd name="connsiteY0" fmla="*/ 0 h 676277"/>
                                  <a:gd name="connsiteX1" fmla="*/ 123825 w 123839"/>
                                  <a:gd name="connsiteY1" fmla="*/ 676275 h 676277"/>
                                  <a:gd name="connsiteX2" fmla="*/ 0 w 123839"/>
                                  <a:gd name="connsiteY2" fmla="*/ 0 h 676277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123839" h="676277">
                                    <a:moveTo>
                                      <a:pt x="0" y="0"/>
                                    </a:moveTo>
                                    <a:cubicBezTo>
                                      <a:pt x="0" y="0"/>
                                      <a:pt x="122238" y="674688"/>
                                      <a:pt x="123825" y="676275"/>
                                    </a:cubicBezTo>
                                    <a:cubicBezTo>
                                      <a:pt x="125412" y="677862"/>
                                      <a:pt x="0" y="0"/>
                                      <a:pt x="0" y="0"/>
                                    </a:cubicBezTo>
                                    <a:close/>
                                  </a:path>
                                </a:pathLst>
                              </a:custGeom>
                              <a:solidFill>
                                <a:sysClr val="windowText" lastClr="000000"/>
                              </a:solidFill>
                              <a:ln w="25400" cap="flat" cmpd="sng" algn="ctr">
                                <a:solidFill>
                                  <a:sysClr val="window" lastClr="FFFFFF">
                                    <a:lumMod val="50000"/>
                                  </a:sysClr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A1AE2CD" id="Freeform 32" o:spid="_x0000_s1026" style="position:absolute;margin-left:6.65pt;margin-top:8.4pt;width:9.75pt;height:60.65pt;z-index:2517329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coordsize="123839,6762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" path="m,c,,122238,674688,123825,676275,125412,677862,,,,xe" fillcolor="windowText" strokecolor="#7f7f7f" strokeweight="2pt">
                      <v:path arrowok="t" o:connecttype="custom" o:connectlocs="0,0;123811,770346;0,0" o:connectangles="0,0,0"/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04FF9B6C" wp14:editId="5CFA415E">
                      <wp:extent cx="1110884" cy="862801"/>
                      <wp:effectExtent l="38100" t="19050" r="51435" b="90170"/>
                      <wp:docPr id="84" name="Group 1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884" cy="862801"/>
                                <a:chOff x="0" y="-1823"/>
                                <a:chExt cx="1328532" cy="1187093"/>
                              </a:xfrm>
                            </wpg:grpSpPr>
                            <wpg:grpSp>
                              <wpg:cNvPr id="85" name="Group 15"/>
                              <wpg:cNvGrpSpPr/>
                              <wpg:grpSpPr>
                                <a:xfrm>
                                  <a:off x="0" y="-1823"/>
                                  <a:ext cx="1328532" cy="1185884"/>
                                  <a:chOff x="0" y="-1823"/>
                                  <a:chExt cx="1328532" cy="1185884"/>
                                </a:xfrm>
                              </wpg:grpSpPr>
                              <wps:wsp>
                                <wps:cNvPr id="86" name="Straight Connector 16"/>
                                <wps:cNvCnPr/>
                                <wps:spPr>
                                  <a:xfrm>
                                    <a:off x="45561" y="-1823"/>
                                    <a:ext cx="0" cy="1184061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7" name="Straight Connector 17"/>
                                <wps:cNvCnPr/>
                                <wps:spPr>
                                  <a:xfrm>
                                    <a:off x="0" y="1184061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8" name="Freeform 18"/>
                                <wps:cNvSpPr/>
                                <wps:spPr>
                                  <a:xfrm>
                                    <a:off x="483103" y="715131"/>
                                    <a:ext cx="142943" cy="467107"/>
                                  </a:xfrm>
                                  <a:custGeom>
                                    <a:avLst/>
                                    <a:gdLst>
                                      <a:gd name="connsiteX0" fmla="*/ 0 w 229698"/>
                                      <a:gd name="connsiteY0" fmla="*/ 580929 h 580929"/>
                                      <a:gd name="connsiteX1" fmla="*/ 108093 w 229698"/>
                                      <a:gd name="connsiteY1" fmla="*/ 0 h 580929"/>
                                      <a:gd name="connsiteX2" fmla="*/ 229698 w 229698"/>
                                      <a:gd name="connsiteY2" fmla="*/ 580929 h 580929"/>
                                    </a:gdLst>
                                    <a:ahLst/>
                                    <a:cxnLst>
                                      <a:cxn ang="0">
                                        <a:pos x="connsiteX0" y="connsiteY0"/>
                                      </a:cxn>
                                      <a:cxn ang="0">
                                        <a:pos x="connsiteX1" y="connsiteY1"/>
                                      </a:cxn>
                                      <a:cxn ang="0">
                                        <a:pos x="connsiteX2" y="connsiteY2"/>
                                      </a:cxn>
                                    </a:cxnLst>
                                    <a:rect l="l" t="t" r="r" b="b"/>
                                    <a:pathLst>
                                      <a:path w="229698" h="580929">
                                        <a:moveTo>
                                          <a:pt x="0" y="580929"/>
                                        </a:moveTo>
                                        <a:cubicBezTo>
                                          <a:pt x="34905" y="290464"/>
                                          <a:pt x="69810" y="0"/>
                                          <a:pt x="108093" y="0"/>
                                        </a:cubicBezTo>
                                        <a:cubicBezTo>
                                          <a:pt x="146376" y="0"/>
                                          <a:pt x="188037" y="290464"/>
                                          <a:pt x="229698" y="580929"/>
                                        </a:cubicBezTo>
                                      </a:path>
                                    </a:pathLst>
                                  </a:custGeom>
                                  <a:noFill/>
                                  <a:ln w="25400" cap="flat" cmpd="sng" algn="ctr">
                                    <a:solidFill>
                                      <a:sysClr val="window" lastClr="FFFFFF">
                                        <a:lumMod val="50000"/>
                                      </a:sysClr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txbx>
                                  <w:txbxContent>
                                    <w:p w14:paraId="48C8D335" w14:textId="77777777" w:rsidR="00846759" w:rsidRDefault="00846759" w:rsidP="0013160E">
                                      <w:pPr>
                                        <w:rPr>
                                          <w:rFonts w:eastAsia="Times New Roman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</wpg:grpSp>
                            <wps:wsp>
                              <wps:cNvPr id="90" name="Freeform 19"/>
                              <wps:cNvSpPr/>
                              <wps:spPr>
                                <a:xfrm>
                                  <a:off x="939607" y="448670"/>
                                  <a:ext cx="317500" cy="736600"/>
                                </a:xfrm>
                                <a:custGeom>
                                  <a:avLst/>
                                  <a:gdLst>
                                    <a:gd name="connsiteX0" fmla="*/ 0 w 317500"/>
                                    <a:gd name="connsiteY0" fmla="*/ 736600 h 736600"/>
                                    <a:gd name="connsiteX1" fmla="*/ 228600 w 317500"/>
                                    <a:gd name="connsiteY1" fmla="*/ 0 h 736600"/>
                                    <a:gd name="connsiteX2" fmla="*/ 317500 w 317500"/>
                                    <a:gd name="connsiteY2" fmla="*/ 736600 h 736600"/>
                                    <a:gd name="connsiteX3" fmla="*/ 317500 w 317500"/>
                                    <a:gd name="connsiteY3" fmla="*/ 736600 h 736600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17500" h="736600">
                                      <a:moveTo>
                                        <a:pt x="0" y="736600"/>
                                      </a:moveTo>
                                      <a:cubicBezTo>
                                        <a:pt x="87841" y="368300"/>
                                        <a:pt x="175683" y="0"/>
                                        <a:pt x="228600" y="0"/>
                                      </a:cubicBezTo>
                                      <a:cubicBezTo>
                                        <a:pt x="281517" y="0"/>
                                        <a:pt x="317500" y="736600"/>
                                        <a:pt x="317500" y="736600"/>
                                      </a:cubicBezTo>
                                      <a:lnTo>
                                        <a:pt x="317500" y="736600"/>
                                      </a:lnTo>
                                    </a:path>
                                  </a:pathLst>
                                </a:cu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5E9ADFD6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4FF9B6C" id="_x0000_s1048" style="width:87.45pt;height:67.95pt;mso-position-horizontal-relative:char;mso-position-vertical-relative:line" coordorigin=",-18" coordsize="13285,118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">
                      <v:group id="Group 15" o:spid="_x0000_s1049" style="position:absolute;top:-18;width:13285;height:11858" coordorigin=",-18" coordsize="13285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">
                        <v:line id="Straight Connector 16" o:spid="_x0000_s1050" style="position:absolute;visibility:visible;mso-wrap-style:square" from="455,-18" to="455,118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" strokeweight="2pt">
                          <v:shadow on="t" color="black" opacity="24903f" origin=",.5" offset="0,.55556mm"/>
                        </v:line>
                        <v:line id="Straight Connector 17" o:spid="_x0000_s1051" style="position:absolute;visibility:visible;mso-wrap-style:square" from="0,11840" to="13285,11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" strokeweight="2pt">
                          <v:shadow on="t" color="black" opacity="24903f" origin=",.5" offset="0,.55556mm"/>
                        </v:line>
                        <v:shape id="Freeform 18" o:spid="_x0000_s1052" style="position:absolute;left:4831;top:7151;width:1429;height:4671;visibility:visible;mso-wrap-style:square;v-text-anchor:middle" coordsize="229698,580929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" adj="-11796480,,5400" path="m,580929c34905,290464,69810,,108093,v38283,,79944,290464,121605,580929e" filled="f" strokecolor="#7f7f7f" strokeweight="2pt">
                          <v:stroke joinstyle="miter"/>
                          <v:shadow on="t" color="black" opacity="24903f" origin=",.5" offset="0,.55556mm"/>
                          <v:formulas/>
                          <v:path arrowok="t" o:connecttype="custom" o:connectlocs="0,467107;67267,0;142943,467107" o:connectangles="0,0,0" textboxrect="0,0,229698,580929"/>
                          <v:textbox>
                            <w:txbxContent>
                              <w:p w14:paraId="48C8D335" w14:textId="77777777" w:rsidR="00846759" w:rsidRDefault="00846759" w:rsidP="0013160E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v:textbox>
                        </v:shape>
                      </v:group>
                      <v:shape id="Freeform 19" o:spid="_x0000_s1053" style="position:absolute;left:9396;top:4486;width:3175;height:7366;visibility:visible;mso-wrap-style:square;v-text-anchor:middle" coordsize="317500,736600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" adj="-11796480,,5400" path="m,736600c87841,368300,175683,,228600,v52917,,88900,736600,88900,736600l317500,736600e" filled="f" strokecolor="#7f7f7f" strokeweight="2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736600;228600,0;317500,736600;317500,736600" o:connectangles="0,0,0,0" textboxrect="0,0,317500,736600"/>
                        <v:textbox>
                          <w:txbxContent>
                            <w:p w14:paraId="5E9ADFD6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3425A831" w14:textId="77777777" w:rsidR="00DF6F62" w:rsidRDefault="00DF6F62" w:rsidP="003972D6">
            <w:pPr>
              <w:rPr>
                <w:lang w:val="en-US"/>
              </w:rPr>
            </w:pPr>
          </w:p>
          <w:p w14:paraId="04719BC0" w14:textId="77777777" w:rsidR="00DF6F62" w:rsidRDefault="00DF6F62" w:rsidP="003972D6">
            <w:pPr>
              <w:rPr>
                <w:lang w:val="en-US"/>
              </w:rPr>
            </w:pPr>
          </w:p>
          <w:p w14:paraId="1C26185F" w14:textId="77777777" w:rsidR="009A729A" w:rsidRPr="003972D6" w:rsidRDefault="009A729A" w:rsidP="009A729A">
            <w:pPr>
              <w:rPr>
                <w:rFonts w:asciiTheme="majorHAnsi" w:hAnsiTheme="majorHAnsi"/>
                <w:lang w:val="en-US"/>
              </w:rPr>
            </w:pPr>
            <w:r>
              <w:rPr>
                <w:lang w:val="en-US"/>
              </w:rPr>
              <w:t>F</w:t>
            </w:r>
            <w:r w:rsidRPr="003972D6">
              <w:rPr>
                <w:lang w:val="en-US"/>
              </w:rPr>
              <w:t xml:space="preserve">ew episodes of neck pain </w:t>
            </w:r>
            <w:r>
              <w:rPr>
                <w:lang w:val="en-US"/>
              </w:rPr>
              <w:t>separated by pain free periods</w:t>
            </w:r>
          </w:p>
          <w:p w14:paraId="6DC3E413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0F11A637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33224274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07AAA9C4" wp14:editId="393F65EC">
                      <wp:simplePos x="0" y="0"/>
                      <wp:positionH relativeFrom="column">
                        <wp:posOffset>280035</wp:posOffset>
                      </wp:positionH>
                      <wp:positionV relativeFrom="paragraph">
                        <wp:posOffset>635</wp:posOffset>
                      </wp:positionV>
                      <wp:extent cx="165735" cy="180975"/>
                      <wp:effectExtent l="19050" t="19050" r="24765" b="28575"/>
                      <wp:wrapNone/>
                      <wp:docPr id="91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EAD4C2A" id="Rectangle 10" o:spid="_x0000_s1026" style="position:absolute;margin-left:22.05pt;margin-top:.05pt;width:13.05pt;height:14.2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2D484E" w14:paraId="0EB42839" w14:textId="77777777" w:rsidTr="003972D6">
        <w:trPr>
          <w:trHeight w:val="1097"/>
        </w:trPr>
        <w:tc>
          <w:tcPr>
            <w:tcW w:w="314" w:type="pct"/>
          </w:tcPr>
          <w:p w14:paraId="20DD4C5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4C768F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113D6FA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c)</w:t>
            </w:r>
          </w:p>
        </w:tc>
        <w:tc>
          <w:tcPr>
            <w:tcW w:w="1332" w:type="pct"/>
          </w:tcPr>
          <w:p w14:paraId="012B1495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</w:p>
          <w:p w14:paraId="6CC150D9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5035DE88" wp14:editId="3DA6F268">
                      <wp:extent cx="1110615" cy="773580"/>
                      <wp:effectExtent l="38100" t="19050" r="70485" b="102870"/>
                      <wp:docPr id="92" name="Group 8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615" cy="773580"/>
                                <a:chOff x="0" y="0"/>
                                <a:chExt cx="1300054" cy="1156854"/>
                              </a:xfrm>
                            </wpg:grpSpPr>
                            <wps:wsp>
                              <wps:cNvPr id="93" name="Straight Connector 21"/>
                              <wps:cNvCnPr/>
                              <wps:spPr>
                                <a:xfrm>
                                  <a:off x="12697" y="0"/>
                                  <a:ext cx="0" cy="1156854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94" name="Straight Connector 22"/>
                              <wps:cNvCnPr/>
                              <wps:spPr>
                                <a:xfrm>
                                  <a:off x="12697" y="1156854"/>
                                  <a:ext cx="1287357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95" name="Straight Connector 23"/>
                              <wps:cNvCnPr/>
                              <wps:spPr>
                                <a:xfrm>
                                  <a:off x="0" y="993179"/>
                                  <a:ext cx="1286033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1375E5B0" id="Group 84" o:spid="_x0000_s1026" style="width:87.45pt;height:60.9pt;mso-position-horizontal-relative:char;mso-position-vertical-relative:line" coordsize="13000,1156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">
                      <v:line id="Straight Connector 21" o:spid="_x0000_s1027" style="position:absolute;visibility:visible;mso-wrap-style:square" from="126,0" to="126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22" o:spid="_x0000_s1028" style="position:absolute;visibility:visible;mso-wrap-style:square" from="126,11568" to="13000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3" o:spid="_x0000_s1029" style="position:absolute;visibility:visible;mso-wrap-style:square" from="0,9931" to="12860,993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" strokecolor="#7f7f7f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4F4781EE" w14:textId="77777777" w:rsidR="0013160E" w:rsidRPr="003972D6" w:rsidRDefault="0013160E" w:rsidP="00A4365E">
            <w:pPr>
              <w:rPr>
                <w:rFonts w:asciiTheme="majorHAnsi" w:hAnsiTheme="majorHAnsi"/>
                <w:lang w:val="da-DK"/>
              </w:rPr>
            </w:pPr>
          </w:p>
          <w:p w14:paraId="21A7574A" w14:textId="77777777" w:rsidR="00DF6F62" w:rsidRDefault="00DF6F62" w:rsidP="003972D6">
            <w:pPr>
              <w:rPr>
                <w:lang w:val="en-US"/>
              </w:rPr>
            </w:pPr>
          </w:p>
          <w:p w14:paraId="091891D7" w14:textId="77777777" w:rsidR="009A729A" w:rsidRPr="003972D6" w:rsidRDefault="009A729A" w:rsidP="009A729A">
            <w:pPr>
              <w:rPr>
                <w:rFonts w:asciiTheme="majorHAnsi" w:hAnsiTheme="majorHAnsi"/>
                <w:lang w:val="en-US"/>
              </w:rPr>
            </w:pPr>
            <w:r w:rsidRPr="003972D6">
              <w:rPr>
                <w:lang w:val="en-US"/>
              </w:rPr>
              <w:t>Mild neck pain most of the time</w:t>
            </w:r>
          </w:p>
          <w:p w14:paraId="05505876" w14:textId="52E41A0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765E67E7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1EC4FC3C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060D5242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481953E4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48AE41F1" wp14:editId="6024A34D">
                      <wp:simplePos x="0" y="0"/>
                      <wp:positionH relativeFrom="column">
                        <wp:posOffset>274955</wp:posOffset>
                      </wp:positionH>
                      <wp:positionV relativeFrom="paragraph">
                        <wp:posOffset>-15240</wp:posOffset>
                      </wp:positionV>
                      <wp:extent cx="165735" cy="180975"/>
                      <wp:effectExtent l="19050" t="19050" r="24765" b="28575"/>
                      <wp:wrapNone/>
                      <wp:docPr id="128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92D88E7" id="Rectangle 5" o:spid="_x0000_s1026" style="position:absolute;margin-left:21.65pt;margin-top:-1.2pt;width:13.05pt;height:14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2D484E" w14:paraId="0E4028C3" w14:textId="77777777" w:rsidTr="003972D6">
        <w:trPr>
          <w:trHeight w:val="1097"/>
        </w:trPr>
        <w:tc>
          <w:tcPr>
            <w:tcW w:w="314" w:type="pct"/>
          </w:tcPr>
          <w:p w14:paraId="3077D6B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0760E2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4C0A449D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d)</w:t>
            </w:r>
          </w:p>
        </w:tc>
        <w:tc>
          <w:tcPr>
            <w:tcW w:w="1332" w:type="pct"/>
          </w:tcPr>
          <w:p w14:paraId="40F70F55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8999843" wp14:editId="377333A2">
                      <wp:extent cx="1150705" cy="1000125"/>
                      <wp:effectExtent l="57150" t="19050" r="68580" b="104775"/>
                      <wp:docPr id="129" name="Group 6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1000125"/>
                                <a:chOff x="-19656" y="0"/>
                                <a:chExt cx="2175373" cy="1472587"/>
                              </a:xfrm>
                            </wpg:grpSpPr>
                            <wps:wsp>
                              <wps:cNvPr id="130" name="Straight Connector 25"/>
                              <wps:cNvCnPr/>
                              <wps:spPr>
                                <a:xfrm>
                                  <a:off x="0" y="0"/>
                                  <a:ext cx="0" cy="1472587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1" name="Straight Connector 26"/>
                              <wps:cNvCnPr/>
                              <wps:spPr>
                                <a:xfrm>
                                  <a:off x="0" y="1472587"/>
                                  <a:ext cx="2134838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2" name="Freeform 27"/>
                              <wps:cNvSpPr/>
                              <wps:spPr>
                                <a:xfrm>
                                  <a:off x="-19656" y="424485"/>
                                  <a:ext cx="2175373" cy="730383"/>
                                </a:xfrm>
                                <a:custGeom>
                                  <a:avLst/>
                                  <a:gdLst>
                                    <a:gd name="connsiteX0" fmla="*/ 0 w 2175373"/>
                                    <a:gd name="connsiteY0" fmla="*/ 621684 h 730383"/>
                                    <a:gd name="connsiteX1" fmla="*/ 1026884 w 2175373"/>
                                    <a:gd name="connsiteY1" fmla="*/ 135325 h 730383"/>
                                    <a:gd name="connsiteX2" fmla="*/ 1310628 w 2175373"/>
                                    <a:gd name="connsiteY2" fmla="*/ 729764 h 730383"/>
                                    <a:gd name="connsiteX3" fmla="*/ 1688954 w 2175373"/>
                                    <a:gd name="connsiteY3" fmla="*/ 226 h 730383"/>
                                    <a:gd name="connsiteX4" fmla="*/ 1972699 w 2175373"/>
                                    <a:gd name="connsiteY4" fmla="*/ 648704 h 730383"/>
                                    <a:gd name="connsiteX5" fmla="*/ 2121327 w 2175373"/>
                                    <a:gd name="connsiteY5" fmla="*/ 405525 h 730383"/>
                                    <a:gd name="connsiteX6" fmla="*/ 2175373 w 2175373"/>
                                    <a:gd name="connsiteY6" fmla="*/ 594664 h 730383"/>
                                    <a:gd name="connsiteX7" fmla="*/ 2175373 w 2175373"/>
                                    <a:gd name="connsiteY7" fmla="*/ 594664 h 730383"/>
                                    <a:gd name="connsiteX8" fmla="*/ 2175373 w 2175373"/>
                                    <a:gd name="connsiteY8" fmla="*/ 608174 h 73038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</a:cxnLst>
                                  <a:rect l="l" t="t" r="r" b="b"/>
                                  <a:pathLst>
                                    <a:path w="2175373" h="730383">
                                      <a:moveTo>
                                        <a:pt x="0" y="621684"/>
                                      </a:moveTo>
                                      <a:cubicBezTo>
                                        <a:pt x="404223" y="369498"/>
                                        <a:pt x="808446" y="117312"/>
                                        <a:pt x="1026884" y="135325"/>
                                      </a:cubicBezTo>
                                      <a:cubicBezTo>
                                        <a:pt x="1245322" y="153338"/>
                                        <a:pt x="1200283" y="752280"/>
                                        <a:pt x="1310628" y="729764"/>
                                      </a:cubicBezTo>
                                      <a:cubicBezTo>
                                        <a:pt x="1420973" y="707248"/>
                                        <a:pt x="1578609" y="13736"/>
                                        <a:pt x="1688954" y="226"/>
                                      </a:cubicBezTo>
                                      <a:cubicBezTo>
                                        <a:pt x="1799299" y="-13284"/>
                                        <a:pt x="1900637" y="581154"/>
                                        <a:pt x="1972699" y="648704"/>
                                      </a:cubicBezTo>
                                      <a:cubicBezTo>
                                        <a:pt x="2044761" y="716254"/>
                                        <a:pt x="2087548" y="414532"/>
                                        <a:pt x="2121327" y="405525"/>
                                      </a:cubicBezTo>
                                      <a:cubicBezTo>
                                        <a:pt x="2155106" y="396518"/>
                                        <a:pt x="2175373" y="594664"/>
                                        <a:pt x="2175373" y="594664"/>
                                      </a:cubicBezTo>
                                      <a:lnTo>
                                        <a:pt x="2175373" y="594664"/>
                                      </a:lnTo>
                                      <a:lnTo>
                                        <a:pt x="2175373" y="608174"/>
                                      </a:lnTo>
                                    </a:path>
                                  </a:pathLst>
                                </a:custGeom>
                                <a:noFill/>
                                <a:ln w="28575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26198A37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8999843" id="_x0000_s1054" style="width:90.6pt;height:78.75pt;mso-position-horizontal-relative:char;mso-position-vertical-relative:line" coordorigin="-196" coordsize="21753,14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">
                      <v:line id="Straight Connector 25" o:spid="_x0000_s1055" style="position:absolute;visibility:visible;mso-wrap-style:square" from="0,0" to="0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" strokeweight="2pt">
                        <v:shadow on="t" color="black" opacity="24903f" origin=",.5" offset="0,.55556mm"/>
                      </v:line>
                      <v:line id="Straight Connector 26" o:spid="_x0000_s1056" style="position:absolute;visibility:visible;mso-wrap-style:square" from="0,14725" to="21348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" strokeweight="2pt">
                        <v:shadow on="t" color="black" opacity="24903f" origin=",.5" offset="0,.55556mm"/>
                      </v:line>
                      <v:shape id="Freeform 27" o:spid="_x0000_s1057" style="position:absolute;left:-196;top:4244;width:21753;height:7304;visibility:visible;mso-wrap-style:square;v-text-anchor:middle" coordsize="2175373,730383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" adj="-11796480,,5400" path="m,621684c404223,369498,808446,117312,1026884,135325v218438,18013,173399,616955,283744,594439c1420973,707248,1578609,13736,1688954,226v110345,-13510,211683,580928,283745,648478c2044761,716254,2087548,414532,2121327,405525v33779,-9007,54046,189139,54046,189139l2175373,594664r,13510e" filled="f" strokecolor="#7f7f7f" strokeweight="2.25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621684;1026884,135325;1310628,729764;1688954,226;1972699,648704;2121327,405525;2175373,594664;2175373,594664;2175373,608174" o:connectangles="0,0,0,0,0,0,0,0,0" textboxrect="0,0,2175373,730383"/>
                        <v:textbox>
                          <w:txbxContent>
                            <w:p w14:paraId="26198A37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5DB21110" w14:textId="77777777" w:rsidR="00DF6F62" w:rsidRDefault="00DF6F62" w:rsidP="003972D6">
            <w:pPr>
              <w:rPr>
                <w:lang w:val="en-US"/>
              </w:rPr>
            </w:pPr>
          </w:p>
          <w:p w14:paraId="6C7C90C6" w14:textId="77777777" w:rsidR="00DF6F62" w:rsidRDefault="00DF6F62" w:rsidP="003972D6">
            <w:pPr>
              <w:rPr>
                <w:lang w:val="en-US"/>
              </w:rPr>
            </w:pPr>
          </w:p>
          <w:p w14:paraId="56ED6ECC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eck pain </w:t>
            </w:r>
            <w:r>
              <w:rPr>
                <w:lang w:val="en-US"/>
              </w:rPr>
              <w:t>of varying intensity</w:t>
            </w:r>
            <w:r w:rsidRPr="003972D6">
              <w:rPr>
                <w:lang w:val="en-US"/>
              </w:rPr>
              <w:t xml:space="preserve"> but never completely pain free</w:t>
            </w:r>
          </w:p>
          <w:p w14:paraId="56BA810D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6009FA9F" w14:textId="77777777" w:rsidR="0013160E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4BF5BE3E" w14:textId="01CAE6EE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2D90274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599099E7" wp14:editId="1B6D1AC5">
                      <wp:simplePos x="0" y="0"/>
                      <wp:positionH relativeFrom="column">
                        <wp:posOffset>284480</wp:posOffset>
                      </wp:positionH>
                      <wp:positionV relativeFrom="paragraph">
                        <wp:posOffset>-20320</wp:posOffset>
                      </wp:positionV>
                      <wp:extent cx="165735" cy="180975"/>
                      <wp:effectExtent l="19050" t="19050" r="24765" b="28575"/>
                      <wp:wrapNone/>
                      <wp:docPr id="133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DFA4562" id="Rectangle 6" o:spid="_x0000_s1026" style="position:absolute;margin-left:22.4pt;margin-top:-1.6pt;width:13.05pt;height:14.2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2D484E" w14:paraId="469A8819" w14:textId="77777777" w:rsidTr="003972D6">
        <w:trPr>
          <w:trHeight w:val="1631"/>
        </w:trPr>
        <w:tc>
          <w:tcPr>
            <w:tcW w:w="314" w:type="pct"/>
          </w:tcPr>
          <w:p w14:paraId="4E688360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A84DF1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66FD17E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e)</w:t>
            </w:r>
          </w:p>
        </w:tc>
        <w:tc>
          <w:tcPr>
            <w:tcW w:w="1332" w:type="pct"/>
          </w:tcPr>
          <w:p w14:paraId="3AC4C1F0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43A8C7F7" wp14:editId="3D0C24C0">
                      <wp:extent cx="1150705" cy="863029"/>
                      <wp:effectExtent l="57150" t="19050" r="68580" b="89535"/>
                      <wp:docPr id="134" name="Group 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863029"/>
                                <a:chOff x="0" y="0"/>
                                <a:chExt cx="1306352" cy="1248237"/>
                              </a:xfrm>
                            </wpg:grpSpPr>
                            <wps:wsp>
                              <wps:cNvPr id="135" name="Straight Connector 29"/>
                              <wps:cNvCnPr/>
                              <wps:spPr>
                                <a:xfrm>
                                  <a:off x="0" y="0"/>
                                  <a:ext cx="0" cy="1248237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6" name="Straight Connector 30"/>
                              <wps:cNvCnPr/>
                              <wps:spPr>
                                <a:xfrm>
                                  <a:off x="0" y="1248237"/>
                                  <a:ext cx="1294828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7" name="Straight Connector 31"/>
                              <wps:cNvCnPr/>
                              <wps:spPr>
                                <a:xfrm>
                                  <a:off x="12856" y="252163"/>
                                  <a:ext cx="1293496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5439E8A2" id="Group 82" o:spid="_x0000_s1026" style="width:90.6pt;height:67.95pt;mso-position-horizontal-relative:char;mso-position-vertical-relative:line" coordsize="13063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">
                      <v:line id="Straight Connector 29" o:spid="_x0000_s1027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30" o:spid="_x0000_s1028" style="position:absolute;visibility:visible;mso-wrap-style:square" from="0,12482" to="12948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" strokeweight="2pt">
                        <v:shadow on="t" color="black" opacity="24903f" origin=",.5" offset="0,.55556mm"/>
                      </v:line>
                      <v:line id="Straight Connector 31" o:spid="_x0000_s1029" style="position:absolute;visibility:visible;mso-wrap-style:square" from="128,2521" to="13063,25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" strokecolor="#7f7f7f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36C825E3" w14:textId="77777777" w:rsidR="00DF6F62" w:rsidRDefault="00DF6F62" w:rsidP="003972D6">
            <w:pPr>
              <w:rPr>
                <w:lang w:val="en-US"/>
              </w:rPr>
            </w:pPr>
          </w:p>
          <w:p w14:paraId="5CAA6389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>Severe neck pain most of the time</w:t>
            </w:r>
          </w:p>
          <w:p w14:paraId="21D6880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3E2E7D18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1881CCCD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6848" behindDoc="0" locked="0" layoutInCell="1" allowOverlap="1" wp14:anchorId="15EAA14F" wp14:editId="653B1915">
                      <wp:simplePos x="0" y="0"/>
                      <wp:positionH relativeFrom="column">
                        <wp:posOffset>287020</wp:posOffset>
                      </wp:positionH>
                      <wp:positionV relativeFrom="paragraph">
                        <wp:posOffset>-29210</wp:posOffset>
                      </wp:positionV>
                      <wp:extent cx="165735" cy="180975"/>
                      <wp:effectExtent l="19050" t="19050" r="24765" b="28575"/>
                      <wp:wrapNone/>
                      <wp:docPr id="138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1BAA12F" id="Rectangle 7" o:spid="_x0000_s1026" style="position:absolute;margin-left:22.6pt;margin-top:-2.3pt;width:13.05pt;height:14.2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3972D6" w:rsidRPr="002D484E" w14:paraId="3CBF6884" w14:textId="77777777" w:rsidTr="003972D6">
        <w:trPr>
          <w:trHeight w:val="1175"/>
        </w:trPr>
        <w:tc>
          <w:tcPr>
            <w:tcW w:w="314" w:type="pct"/>
          </w:tcPr>
          <w:p w14:paraId="316406B1" w14:textId="77777777" w:rsidR="003972D6" w:rsidRPr="003972D6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5618572" w14:textId="77777777" w:rsidR="003972D6" w:rsidRPr="003972D6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9495BC0" w14:textId="77777777" w:rsidR="003972D6" w:rsidRPr="00FD6E83" w:rsidRDefault="003972D6" w:rsidP="003972D6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f)</w:t>
            </w:r>
          </w:p>
        </w:tc>
        <w:tc>
          <w:tcPr>
            <w:tcW w:w="1332" w:type="pct"/>
            <w:vAlign w:val="center"/>
          </w:tcPr>
          <w:p w14:paraId="3E51BFD3" w14:textId="4E7C7905" w:rsidR="003972D6" w:rsidRPr="009A729A" w:rsidRDefault="009A729A" w:rsidP="003972D6">
            <w:pPr>
              <w:jc w:val="center"/>
              <w:rPr>
                <w:rFonts w:asciiTheme="majorHAnsi" w:hAnsiTheme="majorHAnsi"/>
                <w:b/>
                <w:sz w:val="22"/>
                <w:szCs w:val="22"/>
                <w:lang w:val="en-US"/>
              </w:rPr>
            </w:pPr>
            <w:r w:rsidRPr="009A729A">
              <w:rPr>
                <w:b/>
                <w:sz w:val="22"/>
                <w:szCs w:val="22"/>
                <w:lang w:val="en-US"/>
              </w:rPr>
              <w:t xml:space="preserve">None of the </w:t>
            </w:r>
            <w:proofErr w:type="gramStart"/>
            <w:r w:rsidRPr="009A729A">
              <w:rPr>
                <w:b/>
                <w:sz w:val="22"/>
                <w:szCs w:val="22"/>
                <w:lang w:val="en-US"/>
              </w:rPr>
              <w:t xml:space="preserve">above </w:t>
            </w:r>
            <w:r>
              <w:rPr>
                <w:b/>
                <w:sz w:val="22"/>
                <w:szCs w:val="22"/>
                <w:lang w:val="en-US"/>
              </w:rPr>
              <w:t xml:space="preserve"> illustrated</w:t>
            </w:r>
            <w:proofErr w:type="gramEnd"/>
          </w:p>
        </w:tc>
        <w:tc>
          <w:tcPr>
            <w:tcW w:w="2593" w:type="pct"/>
            <w:vAlign w:val="center"/>
          </w:tcPr>
          <w:p w14:paraId="6138CAC8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AC83F49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4F30AB2F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92417D9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18B39748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273E1C1D" wp14:editId="14C94414">
                      <wp:simplePos x="0" y="0"/>
                      <wp:positionH relativeFrom="column">
                        <wp:posOffset>282575</wp:posOffset>
                      </wp:positionH>
                      <wp:positionV relativeFrom="paragraph">
                        <wp:posOffset>16510</wp:posOffset>
                      </wp:positionV>
                      <wp:extent cx="165735" cy="180975"/>
                      <wp:effectExtent l="19050" t="19050" r="24765" b="28575"/>
                      <wp:wrapNone/>
                      <wp:docPr id="13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950FA0B" id="Rectangle 9" o:spid="_x0000_s1026" style="position:absolute;margin-left:22.25pt;margin-top:1.3pt;width:13.05pt;height:14.2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3972D6" w:rsidRPr="00DD319C" w14:paraId="74636325" w14:textId="77777777" w:rsidTr="003972D6">
        <w:trPr>
          <w:trHeight w:val="1197"/>
        </w:trPr>
        <w:tc>
          <w:tcPr>
            <w:tcW w:w="314" w:type="pct"/>
            <w:vAlign w:val="center"/>
          </w:tcPr>
          <w:p w14:paraId="1619751C" w14:textId="77777777" w:rsidR="003972D6" w:rsidRPr="00FD6E83" w:rsidRDefault="003972D6" w:rsidP="003972D6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g)</w:t>
            </w:r>
          </w:p>
        </w:tc>
        <w:tc>
          <w:tcPr>
            <w:tcW w:w="1332" w:type="pct"/>
            <w:vAlign w:val="center"/>
          </w:tcPr>
          <w:p w14:paraId="69AE6EE3" w14:textId="44DD54FB" w:rsidR="003972D6" w:rsidRPr="00FD6E83" w:rsidRDefault="009A729A" w:rsidP="003972D6">
            <w:pPr>
              <w:jc w:val="center"/>
              <w:rPr>
                <w:rFonts w:asciiTheme="majorHAnsi" w:hAnsiTheme="majorHAnsi"/>
                <w:b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 xml:space="preserve">Do not </w:t>
            </w:r>
            <w:r w:rsidRPr="00B91D1A">
              <w:rPr>
                <w:b/>
                <w:sz w:val="22"/>
                <w:szCs w:val="22"/>
                <w:lang w:val="da-DK"/>
              </w:rPr>
              <w:t xml:space="preserve"> know</w:t>
            </w:r>
          </w:p>
        </w:tc>
        <w:tc>
          <w:tcPr>
            <w:tcW w:w="2593" w:type="pct"/>
            <w:vAlign w:val="center"/>
          </w:tcPr>
          <w:p w14:paraId="63E0F1C0" w14:textId="77777777" w:rsidR="003972D6" w:rsidRPr="002610EC" w:rsidRDefault="003972D6" w:rsidP="003972D6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761" w:type="pct"/>
            <w:vAlign w:val="center"/>
          </w:tcPr>
          <w:p w14:paraId="47A7332F" w14:textId="77777777" w:rsidR="003972D6" w:rsidRPr="00FD6E83" w:rsidRDefault="003972D6" w:rsidP="003972D6">
            <w:pPr>
              <w:rPr>
                <w:rFonts w:asciiTheme="majorHAnsi" w:hAnsiTheme="majorHAnsi"/>
                <w:noProof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7088" behindDoc="0" locked="0" layoutInCell="1" allowOverlap="1" wp14:anchorId="084567F2" wp14:editId="69B156A0">
                      <wp:simplePos x="0" y="0"/>
                      <wp:positionH relativeFrom="column">
                        <wp:posOffset>2851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140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CFE361E" id="Rectangle 9" o:spid="_x0000_s1026" style="position:absolute;margin-left:22.45pt;margin-top:-2.5pt;width:13.05pt;height:14.2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</w:tbl>
    <w:p w14:paraId="23DF70D0" w14:textId="77777777" w:rsidR="002B154F" w:rsidRPr="00BC049D" w:rsidRDefault="002B154F" w:rsidP="00B21358">
      <w:pPr>
        <w:rPr>
          <w:sz w:val="22"/>
          <w:szCs w:val="22"/>
        </w:rPr>
        <w:sectPr w:rsidR="002B154F" w:rsidRPr="00BC049D" w:rsidSect="00087C44">
          <w:pgSz w:w="11900" w:h="16840"/>
          <w:pgMar w:top="1386" w:right="418" w:bottom="340" w:left="567" w:header="142" w:footer="227" w:gutter="0"/>
          <w:cols w:space="276"/>
          <w:docGrid w:linePitch="360"/>
        </w:sectPr>
      </w:pPr>
    </w:p>
    <w:p w14:paraId="32DEB60A" w14:textId="45A297FE" w:rsidR="00F61311" w:rsidRDefault="00F61311" w:rsidP="00F61311">
      <w:pPr>
        <w:rPr>
          <w:sz w:val="22"/>
          <w:szCs w:val="22"/>
        </w:rPr>
      </w:pPr>
    </w:p>
    <w:p w14:paraId="09ADC2DE" w14:textId="77777777" w:rsidR="00F61311" w:rsidRDefault="00F61311" w:rsidP="00F61311">
      <w:pPr>
        <w:rPr>
          <w:sz w:val="22"/>
          <w:szCs w:val="22"/>
        </w:rPr>
      </w:pPr>
    </w:p>
    <w:p w14:paraId="1B907E19" w14:textId="3D3045F2" w:rsidR="00284A93" w:rsidRDefault="00284A93" w:rsidP="009A729A">
      <w:pPr>
        <w:pBdr>
          <w:bottom w:val="single" w:sz="6" w:space="1" w:color="auto"/>
        </w:pBdr>
        <w:rPr>
          <w:sz w:val="22"/>
          <w:szCs w:val="22"/>
        </w:rPr>
      </w:pPr>
    </w:p>
    <w:p w14:paraId="4E318385" w14:textId="46CF5D4D" w:rsidR="00F61311" w:rsidRDefault="00F61311" w:rsidP="00F61311">
      <w:pPr>
        <w:pStyle w:val="PlainText"/>
        <w:shd w:val="clear" w:color="auto" w:fill="D9D9D9" w:themeFill="background1" w:themeFillShade="D9"/>
        <w:rPr>
          <w:rFonts w:ascii="Cambria" w:hAnsi="Cambria"/>
          <w:b/>
        </w:rPr>
      </w:pPr>
      <w:r w:rsidRPr="00F61311">
        <w:rPr>
          <w:rFonts w:ascii="Cambria" w:hAnsi="Cambria"/>
          <w:b/>
        </w:rPr>
        <w:t>In addition to the above questions, patients also completed the following standardized questionnaires:</w:t>
      </w:r>
    </w:p>
    <w:p w14:paraId="1C3B2984" w14:textId="77777777" w:rsidR="00F61311" w:rsidRPr="00F61311" w:rsidRDefault="00F61311" w:rsidP="00F61311">
      <w:pPr>
        <w:pStyle w:val="PlainText"/>
        <w:shd w:val="clear" w:color="auto" w:fill="D9D9D9" w:themeFill="background1" w:themeFillShade="D9"/>
        <w:rPr>
          <w:rFonts w:ascii="Cambria" w:hAnsi="Cambria"/>
          <w:b/>
        </w:rPr>
      </w:pPr>
    </w:p>
    <w:p w14:paraId="32107A4A" w14:textId="77777777" w:rsidR="00F61311" w:rsidRPr="00F61311" w:rsidRDefault="00F61311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7D66506E" w14:textId="77777777" w:rsidR="00F61311" w:rsidRPr="00F61311" w:rsidRDefault="00F61311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75799780" w14:textId="77777777" w:rsidR="005430B9" w:rsidRPr="00F61311" w:rsidRDefault="005430B9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306D5F52" w14:textId="13CBAB85" w:rsidR="001C3F55" w:rsidRPr="005430B9" w:rsidRDefault="005430B9" w:rsidP="001C3F55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proofErr w:type="spellStart"/>
      <w:r w:rsidRPr="005430B9">
        <w:rPr>
          <w:b/>
          <w:sz w:val="22"/>
          <w:szCs w:val="22"/>
          <w:lang w:val="en-US"/>
        </w:rPr>
        <w:t>Örebro</w:t>
      </w:r>
      <w:proofErr w:type="spellEnd"/>
      <w:r w:rsidRPr="005430B9">
        <w:rPr>
          <w:b/>
          <w:sz w:val="22"/>
          <w:szCs w:val="22"/>
          <w:lang w:val="en-US"/>
        </w:rPr>
        <w:t xml:space="preserve"> Musculoskeletal Pain Screening Questionnaire </w:t>
      </w:r>
      <w:r>
        <w:rPr>
          <w:b/>
          <w:sz w:val="22"/>
          <w:szCs w:val="22"/>
        </w:rPr>
        <w:fldChar w:fldCharType="begin">
          <w:fldData xml:space="preserve">PEVuZE5vdGU+PENpdGU+PEF1dGhvcj5MaW50b248L0F1dGhvcj48WWVhcj4yMDExPC9ZZWFyPjxS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</w:fldData>
        </w:fldChar>
      </w:r>
      <w:r w:rsidR="00AB4617" w:rsidRPr="00AB4617">
        <w:rPr>
          <w:b/>
          <w:sz w:val="22"/>
          <w:szCs w:val="22"/>
          <w:lang w:val="en-US"/>
        </w:rPr>
        <w:instrText xml:space="preserve"> ADDIN EN.CITE </w:instrText>
      </w:r>
      <w:r w:rsidR="00AB4617">
        <w:rPr>
          <w:b/>
          <w:sz w:val="22"/>
          <w:szCs w:val="22"/>
        </w:rPr>
        <w:fldChar w:fldCharType="begin">
          <w:fldData xml:space="preserve">PEVuZE5vdGU+PENpdGU+PEF1dGhvcj5MaW50b248L0F1dGhvcj48WWVhcj4yMDExPC9ZZWFyPjxS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</w:fldData>
        </w:fldChar>
      </w:r>
      <w:r w:rsidR="00AB4617" w:rsidRPr="00AB4617">
        <w:rPr>
          <w:b/>
          <w:sz w:val="22"/>
          <w:szCs w:val="22"/>
          <w:lang w:val="en-US"/>
        </w:rPr>
        <w:instrText xml:space="preserve"> ADDIN EN.CITE.DATA </w:instrText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end"/>
      </w:r>
      <w:r>
        <w:rPr>
          <w:b/>
          <w:sz w:val="22"/>
          <w:szCs w:val="22"/>
        </w:rPr>
      </w:r>
      <w:r>
        <w:rPr>
          <w:b/>
          <w:sz w:val="22"/>
          <w:szCs w:val="22"/>
        </w:rPr>
        <w:fldChar w:fldCharType="separate"/>
      </w:r>
      <w:r w:rsidR="00AB4617" w:rsidRPr="00AB4617">
        <w:rPr>
          <w:b/>
          <w:noProof/>
          <w:sz w:val="22"/>
          <w:szCs w:val="22"/>
          <w:lang w:val="en-US"/>
        </w:rPr>
        <w:t>[4]</w:t>
      </w:r>
      <w:r>
        <w:rPr>
          <w:b/>
          <w:sz w:val="22"/>
          <w:szCs w:val="22"/>
        </w:rPr>
        <w:fldChar w:fldCharType="end"/>
      </w:r>
    </w:p>
    <w:p w14:paraId="6EEE8A74" w14:textId="77777777" w:rsidR="0069392B" w:rsidRPr="005430B9" w:rsidRDefault="0069392B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1550EAAE" w14:textId="409763AA" w:rsidR="00BA55EF" w:rsidRPr="005430B9" w:rsidRDefault="00BA55EF" w:rsidP="001C3F55">
      <w:pPr>
        <w:ind w:left="195" w:firstLine="195"/>
        <w:rPr>
          <w:sz w:val="20"/>
          <w:szCs w:val="20"/>
          <w:lang w:val="en-US"/>
        </w:rPr>
        <w:sectPr w:rsidR="00BA55EF" w:rsidRPr="005430B9" w:rsidSect="00087C44">
          <w:type w:val="continuous"/>
          <w:pgSz w:w="11900" w:h="16840"/>
          <w:pgMar w:top="1386" w:right="418" w:bottom="340" w:left="567" w:header="142" w:footer="720" w:gutter="0"/>
          <w:cols w:space="276"/>
          <w:docGrid w:linePitch="360"/>
        </w:sectPr>
      </w:pPr>
    </w:p>
    <w:p w14:paraId="5C47E3BD" w14:textId="77777777" w:rsidR="00C61939" w:rsidRPr="005430B9" w:rsidRDefault="00C61939" w:rsidP="001C3F55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4CF8A1ED" w14:textId="44FB83ED" w:rsidR="001C3F55" w:rsidRPr="00AB4617" w:rsidRDefault="00DF6F62" w:rsidP="00BA55EF">
      <w:pPr>
        <w:shd w:val="clear" w:color="auto" w:fill="D9D9D9" w:themeFill="background1" w:themeFillShade="D9"/>
        <w:rPr>
          <w:sz w:val="22"/>
          <w:szCs w:val="22"/>
          <w:lang w:val="en-US"/>
        </w:rPr>
      </w:pPr>
      <w:r w:rsidRPr="00AB4617">
        <w:rPr>
          <w:b/>
          <w:sz w:val="22"/>
          <w:szCs w:val="22"/>
          <w:lang w:val="en-US"/>
        </w:rPr>
        <w:t xml:space="preserve">Neck Disability Index (NDI) </w:t>
      </w:r>
      <w:r w:rsidR="00AB4617">
        <w:rPr>
          <w:b/>
          <w:sz w:val="22"/>
          <w:szCs w:val="22"/>
        </w:rPr>
        <w:fldChar w:fldCharType="begin">
          <w:fldData xml:space="preserve">PEVuZE5vdGU+PENpdGU+PEF1dGhvcj5WZXJub248L0F1dGhvcj48WWVhcj4xOTkxPC9ZZWFyPjxS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</w:fldData>
        </w:fldChar>
      </w:r>
      <w:r w:rsidR="00AB4617" w:rsidRPr="00054116">
        <w:rPr>
          <w:b/>
          <w:sz w:val="22"/>
          <w:szCs w:val="22"/>
          <w:lang w:val="en-GB"/>
        </w:rPr>
        <w:instrText xml:space="preserve"> ADDIN EN.CITE </w:instrText>
      </w:r>
      <w:r w:rsidR="00AB4617">
        <w:rPr>
          <w:b/>
          <w:sz w:val="22"/>
          <w:szCs w:val="22"/>
        </w:rPr>
        <w:fldChar w:fldCharType="begin">
          <w:fldData xml:space="preserve">PEVuZE5vdGU+PENpdGU+PEF1dGhvcj5WZXJub248L0F1dGhvcj48WWVhcj4xOTkxPC9ZZWFyPjxS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</w:fldData>
        </w:fldChar>
      </w:r>
      <w:r w:rsidR="00AB4617" w:rsidRPr="00054116">
        <w:rPr>
          <w:b/>
          <w:sz w:val="22"/>
          <w:szCs w:val="22"/>
          <w:lang w:val="en-GB"/>
        </w:rPr>
        <w:instrText xml:space="preserve"> ADDIN EN.CITE.DATA </w:instrText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end"/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separate"/>
      </w:r>
      <w:r w:rsidR="00AB4617" w:rsidRPr="00054116">
        <w:rPr>
          <w:b/>
          <w:noProof/>
          <w:sz w:val="22"/>
          <w:szCs w:val="22"/>
          <w:lang w:val="en-GB"/>
        </w:rPr>
        <w:t>[5]</w:t>
      </w:r>
      <w:r w:rsidR="00AB4617">
        <w:rPr>
          <w:b/>
          <w:sz w:val="22"/>
          <w:szCs w:val="22"/>
        </w:rPr>
        <w:fldChar w:fldCharType="end"/>
      </w:r>
    </w:p>
    <w:p w14:paraId="7968D9E2" w14:textId="77777777" w:rsidR="0069392B" w:rsidRPr="00AB4617" w:rsidRDefault="0069392B" w:rsidP="0069392B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25872DA8" w14:textId="7A02B74E" w:rsidR="008319FF" w:rsidRPr="00AB4617" w:rsidRDefault="008319FF" w:rsidP="00BA55EF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4DEF3C47" w14:textId="71A80AC2" w:rsidR="00BA55EF" w:rsidRPr="00AB4617" w:rsidRDefault="00AB4617" w:rsidP="00BA55E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AB4617">
        <w:rPr>
          <w:b/>
          <w:sz w:val="22"/>
          <w:szCs w:val="22"/>
          <w:lang w:val="en-US"/>
        </w:rPr>
        <w:t xml:space="preserve">Hopkins symptom </w:t>
      </w:r>
      <w:r>
        <w:rPr>
          <w:b/>
          <w:sz w:val="22"/>
          <w:szCs w:val="22"/>
          <w:lang w:val="en-US"/>
        </w:rPr>
        <w:t xml:space="preserve">Checklist (HSCL-10) </w:t>
      </w:r>
      <w:r>
        <w:rPr>
          <w:b/>
          <w:sz w:val="22"/>
          <w:szCs w:val="22"/>
          <w:lang w:val="en-US"/>
        </w:rPr>
        <w:fldChar w:fldCharType="begin"/>
      </w:r>
      <w:r>
        <w:rPr>
          <w:b/>
          <w:sz w:val="22"/>
          <w:szCs w:val="22"/>
          <w:lang w:val="en-US"/>
        </w:rPr>
        <w:instrText xml:space="preserve"> ADDIN EN.CITE &lt;EndNote&gt;&lt;Cite&gt;&lt;Author&gt;Derogatis&lt;/Author&gt;&lt;Year&gt;1974&lt;/Year&gt;&lt;RecNum&gt;3527&lt;/RecNum&gt;&lt;DisplayText&gt;[1]&lt;/DisplayText&gt;&lt;record&gt;&lt;rec-number&gt;3527&lt;/rec-number&gt;&lt;foreign-keys&gt;&lt;key app="EN" db-id="x0ztrv0fhz5v97efsdpprvaaxpdt29zdrw0t" timestamp="1539637192"&gt;3527&lt;/key&gt;&lt;/foreign-keys&gt;&lt;ref-type name="Journal Article"&gt;17&lt;/ref-type&gt;&lt;contributors&gt;&lt;authors&gt;&lt;author&gt;Derogatis, L. R.&lt;/author&gt;&lt;author&gt;Lipman, R. S.&lt;/author&gt;&lt;author&gt;Rickels, K.&lt;/author&gt;&lt;author&gt;Uhlenhuth, E. H.&lt;/author&gt;&lt;author&gt;Covi, L.&lt;/author&gt;&lt;/authors&gt;&lt;/contributors&gt;&lt;titles&gt;&lt;title&gt;The Hopkins Symptom Checklist (HSCL): a self-report symptom inventory&lt;/title&gt;&lt;secondary-title&gt;Behav Sci&lt;/secondary-title&gt;&lt;/titles&gt;&lt;periodical&gt;&lt;full-title&gt;Behavioral Science&lt;/full-title&gt;&lt;abbr-1&gt;Behav. Sci.&lt;/abbr-1&gt;&lt;abbr-2&gt;Behav Sci&lt;/abbr-2&gt;&lt;/periodical&gt;&lt;pages&gt;1-15&lt;/pages&gt;&lt;volume&gt;19&lt;/volume&gt;&lt;number&gt;1&lt;/number&gt;&lt;edition&gt;1974/01/01&lt;/edition&gt;&lt;keywords&gt;&lt;keyword&gt;Adult&lt;/keyword&gt;&lt;keyword&gt;Antidepressive Agents/therapeutic use&lt;/keyword&gt;&lt;keyword&gt;Anxiety Disorders/diagnosis/drug therapy&lt;/keyword&gt;&lt;keyword&gt;Depression/diagnosis/drug therapy&lt;/keyword&gt;&lt;keyword&gt;Diagnosis, Differential&lt;/keyword&gt;&lt;keyword&gt;Female&lt;/keyword&gt;&lt;keyword&gt;Humans&lt;/keyword&gt;&lt;keyword&gt;Interview, Psychological&lt;/keyword&gt;&lt;keyword&gt;Male&lt;/keyword&gt;&lt;keyword&gt;Mental Disorders/*diagnosis&lt;/keyword&gt;&lt;keyword&gt;Outpatient Clinics, Hospital&lt;/keyword&gt;&lt;keyword&gt;Personality Assessment&lt;/keyword&gt;&lt;keyword&gt;*Personality Inventory&lt;/keyword&gt;&lt;keyword&gt;Remission, Spontaneous&lt;/keyword&gt;&lt;keyword&gt;Research&lt;/keyword&gt;&lt;keyword&gt;*Self Concept&lt;/keyword&gt;&lt;keyword&gt;Tranquilizing Agents/therapeutic use&lt;/keyword&gt;&lt;/keywords&gt;&lt;dates&gt;&lt;year&gt;1974&lt;/year&gt;&lt;pub-dates&gt;&lt;date&gt;Jan&lt;/date&gt;&lt;/pub-dates&gt;&lt;/dates&gt;&lt;isbn&gt;0005-7940 (Print)&amp;#xD;0005-7940 (Linking)&lt;/isbn&gt;&lt;accession-num&gt;4808738&lt;/accession-num&gt;&lt;urls&gt;&lt;related-urls&gt;&lt;url&gt;https://www.ncbi.nlm.nih.gov/pubmed/4808738&lt;/url&gt;&lt;/related-urls&gt;&lt;/urls&gt;&lt;/record&gt;&lt;/Cite&gt;&lt;/EndNote&gt;</w:instrText>
      </w:r>
      <w:r>
        <w:rPr>
          <w:b/>
          <w:sz w:val="22"/>
          <w:szCs w:val="22"/>
          <w:lang w:val="en-US"/>
        </w:rPr>
        <w:fldChar w:fldCharType="separate"/>
      </w:r>
      <w:r>
        <w:rPr>
          <w:b/>
          <w:noProof/>
          <w:sz w:val="22"/>
          <w:szCs w:val="22"/>
          <w:lang w:val="en-US"/>
        </w:rPr>
        <w:t>[1]</w:t>
      </w:r>
      <w:r>
        <w:rPr>
          <w:b/>
          <w:sz w:val="22"/>
          <w:szCs w:val="22"/>
          <w:lang w:val="en-US"/>
        </w:rPr>
        <w:fldChar w:fldCharType="end"/>
      </w:r>
    </w:p>
    <w:p w14:paraId="6DE85D1C" w14:textId="77777777" w:rsidR="0069392B" w:rsidRPr="00AB4617" w:rsidRDefault="0069392B" w:rsidP="0069392B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10232C41" w14:textId="77777777" w:rsidR="008319FF" w:rsidRPr="00AB4617" w:rsidRDefault="008319FF" w:rsidP="009A4AD2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3065867E" w14:textId="273DA325" w:rsidR="00DE0F56" w:rsidRPr="005430B9" w:rsidRDefault="005430B9" w:rsidP="00DE0F56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5430B9">
        <w:rPr>
          <w:b/>
          <w:sz w:val="22"/>
          <w:szCs w:val="22"/>
          <w:lang w:val="en-US"/>
        </w:rPr>
        <w:t>Health-related Quality of Life (</w:t>
      </w:r>
      <w:proofErr w:type="spellStart"/>
      <w:r w:rsidR="00AB4617">
        <w:rPr>
          <w:b/>
          <w:sz w:val="22"/>
          <w:szCs w:val="22"/>
          <w:lang w:val="en-US"/>
        </w:rPr>
        <w:t>Euro</w:t>
      </w:r>
      <w:r>
        <w:rPr>
          <w:b/>
          <w:sz w:val="22"/>
          <w:szCs w:val="22"/>
          <w:lang w:val="en-US"/>
        </w:rPr>
        <w:t>Qol</w:t>
      </w:r>
      <w:proofErr w:type="spellEnd"/>
      <w:r>
        <w:rPr>
          <w:b/>
          <w:sz w:val="22"/>
          <w:szCs w:val="22"/>
          <w:lang w:val="en-US"/>
        </w:rPr>
        <w:t>)</w:t>
      </w:r>
      <w:r w:rsidR="00AB4617">
        <w:rPr>
          <w:b/>
          <w:sz w:val="22"/>
          <w:szCs w:val="22"/>
          <w:lang w:val="en-US"/>
        </w:rPr>
        <w:t xml:space="preserve"> </w:t>
      </w:r>
      <w:r w:rsidR="00AB4617">
        <w:rPr>
          <w:b/>
          <w:sz w:val="22"/>
          <w:szCs w:val="22"/>
          <w:lang w:val="en-US"/>
        </w:rPr>
        <w:fldChar w:fldCharType="begin"/>
      </w:r>
      <w:r w:rsidR="00AB4617">
        <w:rPr>
          <w:b/>
          <w:sz w:val="22"/>
          <w:szCs w:val="22"/>
          <w:lang w:val="en-US"/>
        </w:rPr>
        <w:instrText xml:space="preserve"> ADDIN EN.CITE &lt;EndNote&gt;&lt;Cite&gt;&lt;Author&gt;EuroQol&lt;/Author&gt;&lt;Year&gt;1990&lt;/Year&gt;&lt;RecNum&gt;3526&lt;/RecNum&gt;&lt;DisplayText&gt;[2]&lt;/DisplayText&gt;&lt;record&gt;&lt;rec-number&gt;3526&lt;/rec-number&gt;&lt;foreign-keys&gt;&lt;key app="EN" db-id="x0ztrv0fhz5v97efsdpprvaaxpdt29zdrw0t" timestamp="1539637065"&gt;3526&lt;/key&gt;&lt;/foreign-keys&gt;&lt;ref-type name="Journal Article"&gt;17&lt;/ref-type&gt;&lt;contributors&gt;&lt;authors&gt;&lt;author&gt;EuroQol, Group&lt;/author&gt;&lt;/authors&gt;&lt;/contributors&gt;&lt;auth-address&gt;Centre for Health Economics, University of York, York Y01 5DD, United Kingdom.&lt;/auth-address&gt;&lt;titles&gt;&lt;title&gt;EuroQol--a new facility for the measurement of health-related quality of life&lt;/title&gt;&lt;secondary-title&gt;Health Policy&lt;/secondary-title&gt;&lt;/titles&gt;&lt;periodical&gt;&lt;full-title&gt;Health Policy&lt;/full-title&gt;&lt;abbr-1&gt;Health Policy&lt;/abbr-1&gt;&lt;abbr-2&gt;Health Policy&lt;/abbr-2&gt;&lt;/periodical&gt;&lt;pages&gt;199-208&lt;/pages&gt;&lt;volume&gt;16&lt;/volume&gt;&lt;number&gt;3&lt;/number&gt;&lt;edition&gt;1990/11/05&lt;/edition&gt;&lt;keywords&gt;&lt;keyword&gt;England&lt;/keyword&gt;&lt;keyword&gt;Europe&lt;/keyword&gt;&lt;keyword&gt;Finland&lt;/keyword&gt;&lt;keyword&gt;Health Services Research/*organization &amp;amp; administration&lt;/keyword&gt;&lt;keyword&gt;*Health Status Indicators&lt;/keyword&gt;&lt;keyword&gt;Netherlands&lt;/keyword&gt;&lt;keyword&gt;Norway&lt;/keyword&gt;&lt;keyword&gt;Pilot Projects&lt;/keyword&gt;&lt;keyword&gt;*Quality of Life&lt;/keyword&gt;&lt;keyword&gt;Surveys and Questionnaires/standards&lt;/keyword&gt;&lt;keyword&gt;Sweden&lt;/keyword&gt;&lt;/keywords&gt;&lt;dates&gt;&lt;year&gt;1990&lt;/year&gt;&lt;pub-dates&gt;&lt;date&gt;Dec&lt;/date&gt;&lt;/pub-dates&gt;&lt;/dates&gt;&lt;isbn&gt;0168-8510 (Print)&amp;#xD;0168-8510 (Linking)&lt;/isbn&gt;&lt;accession-num&gt;10109801&lt;/accession-num&gt;&lt;urls&gt;&lt;related-urls&gt;&lt;url&gt;https://www.ncbi.nlm.nih.gov/pubmed/10109801&lt;/url&gt;&lt;/related-urls&gt;&lt;/urls&gt;&lt;/record&gt;&lt;/Cite&gt;&lt;/EndNote&gt;</w:instrText>
      </w:r>
      <w:r w:rsidR="00AB4617">
        <w:rPr>
          <w:b/>
          <w:sz w:val="22"/>
          <w:szCs w:val="22"/>
          <w:lang w:val="en-US"/>
        </w:rPr>
        <w:fldChar w:fldCharType="separate"/>
      </w:r>
      <w:r w:rsidR="00AB4617">
        <w:rPr>
          <w:b/>
          <w:noProof/>
          <w:sz w:val="22"/>
          <w:szCs w:val="22"/>
          <w:lang w:val="en-US"/>
        </w:rPr>
        <w:t>[2]</w:t>
      </w:r>
      <w:r w:rsidR="00AB4617">
        <w:rPr>
          <w:b/>
          <w:sz w:val="22"/>
          <w:szCs w:val="22"/>
          <w:lang w:val="en-US"/>
        </w:rPr>
        <w:fldChar w:fldCharType="end"/>
      </w:r>
    </w:p>
    <w:p w14:paraId="41E55130" w14:textId="77777777" w:rsidR="00DE0F56" w:rsidRPr="005430B9" w:rsidRDefault="00DE0F56" w:rsidP="00DE0F56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1B0BCF08" w14:textId="77777777" w:rsidR="004E5E71" w:rsidRPr="00AB4617" w:rsidRDefault="004E5E71" w:rsidP="00124A85">
      <w:pPr>
        <w:pBdr>
          <w:bottom w:val="single" w:sz="6" w:space="1" w:color="auto"/>
        </w:pBdr>
        <w:shd w:val="clear" w:color="auto" w:fill="FFFFFF" w:themeFill="background1"/>
        <w:rPr>
          <w:sz w:val="22"/>
          <w:szCs w:val="22"/>
          <w:lang w:val="en-US"/>
        </w:rPr>
      </w:pPr>
    </w:p>
    <w:p w14:paraId="2F121FE7" w14:textId="6FEA6378" w:rsidR="00124A85" w:rsidRPr="005430B9" w:rsidRDefault="005430B9" w:rsidP="00124A85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5430B9">
        <w:rPr>
          <w:b/>
          <w:sz w:val="22"/>
          <w:szCs w:val="22"/>
          <w:lang w:val="en-US"/>
        </w:rPr>
        <w:t xml:space="preserve">Nordic Pain Questionnaire </w:t>
      </w:r>
      <w:r w:rsidR="00AB4617">
        <w:rPr>
          <w:b/>
          <w:sz w:val="22"/>
          <w:szCs w:val="22"/>
          <w:lang w:val="en-US"/>
        </w:rPr>
        <w:t xml:space="preserve">(NPQ) </w:t>
      </w:r>
      <w:r w:rsidR="00AB4617">
        <w:rPr>
          <w:b/>
          <w:sz w:val="22"/>
          <w:szCs w:val="22"/>
          <w:lang w:val="en-US"/>
        </w:rPr>
        <w:fldChar w:fldCharType="begin"/>
      </w:r>
      <w:r w:rsidR="00AB4617">
        <w:rPr>
          <w:b/>
          <w:sz w:val="22"/>
          <w:szCs w:val="22"/>
          <w:lang w:val="en-US"/>
        </w:rPr>
        <w:instrText xml:space="preserve"> ADDIN EN.CITE &lt;EndNote&gt;&lt;Cite&gt;&lt;Author&gt;Kuorinka&lt;/Author&gt;&lt;Year&gt;1987&lt;/Year&gt;&lt;RecNum&gt;3519&lt;/RecNum&gt;&lt;DisplayText&gt;[3]&lt;/DisplayText&gt;&lt;record&gt;&lt;rec-number&gt;3519&lt;/rec-number&gt;&lt;foreign-keys&gt;&lt;key app="EN" db-id="x0ztrv0fhz5v97efsdpprvaaxpdt29zdrw0t" timestamp="1539632807"&gt;3519&lt;/key&gt;&lt;/foreign-keys&gt;&lt;ref-type name="Journal Article"&gt;17&lt;/ref-type&gt;&lt;contributors&gt;&lt;authors&gt;&lt;author&gt;Kuorinka, I.&lt;/author&gt;&lt;author&gt;Jonsson, B.&lt;/author&gt;&lt;author&gt;Kilbom, A.&lt;/author&gt;&lt;author&gt;Vinterberg, H.&lt;/author&gt;&lt;author&gt;Biering-Sorensen, F.&lt;/author&gt;&lt;author&gt;Andersson, G.&lt;/author&gt;&lt;author&gt;Jorgensen, K.&lt;/author&gt;&lt;/authors&gt;&lt;/contributors&gt;&lt;auth-address&gt;Institute of Occupational Health, Department of Physiology, Helsinki, Finland.&lt;/auth-address&gt;&lt;titles&gt;&lt;title&gt;Standardised Nordic questionnaires for the analysis of musculoskeletal symptoms&lt;/title&gt;&lt;secondary-title&gt;Appl Ergon&lt;/secondary-title&gt;&lt;/titles&gt;&lt;periodical&gt;&lt;full-title&gt;Applied Ergonomics&lt;/full-title&gt;&lt;abbr-1&gt;Appl. Ergon.&lt;/abbr-1&gt;&lt;abbr-2&gt;Appl Ergon&lt;/abbr-2&gt;&lt;/periodical&gt;&lt;pages&gt;233-7&lt;/pages&gt;&lt;volume&gt;18&lt;/volume&gt;&lt;number&gt;3&lt;/number&gt;&lt;edition&gt;1987/09/01&lt;/edition&gt;&lt;dates&gt;&lt;year&gt;1987&lt;/year&gt;&lt;pub-dates&gt;&lt;date&gt;Sep&lt;/date&gt;&lt;/pub-dates&gt;&lt;/dates&gt;&lt;isbn&gt;0003-6870 (Print)&amp;#xD;0003-6870 (Linking)&lt;/isbn&gt;&lt;accession-num&gt;15676628&lt;/accession-num&gt;&lt;urls&gt;&lt;related-urls&gt;&lt;url&gt;https://www.ncbi.nlm.nih.gov/pubmed/15676628&lt;/url&gt;&lt;/related-urls&gt;&lt;/urls&gt;&lt;/record&gt;&lt;/Cite&gt;&lt;/EndNote&gt;</w:instrText>
      </w:r>
      <w:r w:rsidR="00AB4617">
        <w:rPr>
          <w:b/>
          <w:sz w:val="22"/>
          <w:szCs w:val="22"/>
          <w:lang w:val="en-US"/>
        </w:rPr>
        <w:fldChar w:fldCharType="separate"/>
      </w:r>
      <w:r w:rsidR="00AB4617">
        <w:rPr>
          <w:b/>
          <w:noProof/>
          <w:sz w:val="22"/>
          <w:szCs w:val="22"/>
          <w:lang w:val="en-US"/>
        </w:rPr>
        <w:t>[3]</w:t>
      </w:r>
      <w:r w:rsidR="00AB4617">
        <w:rPr>
          <w:b/>
          <w:sz w:val="22"/>
          <w:szCs w:val="22"/>
          <w:lang w:val="en-US"/>
        </w:rPr>
        <w:fldChar w:fldCharType="end"/>
      </w:r>
    </w:p>
    <w:p w14:paraId="655EAB05" w14:textId="77777777" w:rsidR="00124A85" w:rsidRPr="005430B9" w:rsidRDefault="00124A85" w:rsidP="00124A85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7BD3D14E" w14:textId="4D382127" w:rsidR="00706191" w:rsidRPr="005430B9" w:rsidRDefault="00706191" w:rsidP="00B21358">
      <w:pPr>
        <w:rPr>
          <w:sz w:val="22"/>
          <w:szCs w:val="22"/>
          <w:lang w:val="en-US"/>
        </w:rPr>
      </w:pPr>
    </w:p>
    <w:p w14:paraId="08118C29" w14:textId="77777777" w:rsidR="00706191" w:rsidRPr="005430B9" w:rsidRDefault="00706191" w:rsidP="00B21358">
      <w:pPr>
        <w:rPr>
          <w:sz w:val="22"/>
          <w:szCs w:val="22"/>
          <w:lang w:val="en-US"/>
        </w:rPr>
      </w:pPr>
    </w:p>
    <w:p w14:paraId="29F3B6A9" w14:textId="05B3340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46DEF68F" w14:textId="72A5B0E0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597F74EA" w14:textId="09B5127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291664D" w14:textId="1F0E450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17A1794" w14:textId="43E73593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17FF13B6" w14:textId="2FA3DAC0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3C0BC2FB" w14:textId="2A43D8BF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7DEEEC2" w14:textId="0E7A3403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3495B999" w14:textId="38865716" w:rsidR="00284A93" w:rsidRDefault="00284A93" w:rsidP="00F61311">
      <w:pPr>
        <w:rPr>
          <w:b/>
          <w:sz w:val="28"/>
          <w:szCs w:val="28"/>
          <w:lang w:val="en-US"/>
        </w:rPr>
      </w:pPr>
    </w:p>
    <w:p w14:paraId="1E00ACFB" w14:textId="1AF8E4F0" w:rsidR="00284A93" w:rsidRDefault="00284A93" w:rsidP="00E238B9">
      <w:pPr>
        <w:ind w:left="6480" w:firstLine="720"/>
        <w:rPr>
          <w:b/>
          <w:sz w:val="28"/>
          <w:szCs w:val="28"/>
          <w:lang w:val="en-US"/>
        </w:rPr>
      </w:pPr>
    </w:p>
    <w:p w14:paraId="5973972A" w14:textId="77777777" w:rsidR="00284A93" w:rsidRDefault="00284A93" w:rsidP="00E238B9">
      <w:pPr>
        <w:ind w:left="6480" w:firstLine="720"/>
        <w:rPr>
          <w:b/>
          <w:sz w:val="28"/>
          <w:szCs w:val="28"/>
          <w:lang w:val="en-US"/>
        </w:rPr>
      </w:pPr>
    </w:p>
    <w:p w14:paraId="6257595E" w14:textId="77777777" w:rsidR="005430B9" w:rsidRDefault="005430B9" w:rsidP="00E238B9">
      <w:pPr>
        <w:rPr>
          <w:b/>
          <w:sz w:val="28"/>
          <w:szCs w:val="28"/>
          <w:lang w:val="en-US"/>
        </w:rPr>
      </w:pPr>
    </w:p>
    <w:p w14:paraId="114FFB83" w14:textId="77777777" w:rsidR="0063190D" w:rsidRPr="0063190D" w:rsidRDefault="005430B9" w:rsidP="0063190D">
      <w:pPr>
        <w:pStyle w:val="EndNoteBibliography"/>
        <w:ind w:left="720" w:hanging="720"/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ADDIN EN.REFLIST </w:instrText>
      </w:r>
      <w:r>
        <w:rPr>
          <w:b/>
          <w:sz w:val="28"/>
          <w:szCs w:val="28"/>
        </w:rPr>
        <w:fldChar w:fldCharType="separate"/>
      </w:r>
      <w:r w:rsidR="0063190D" w:rsidRPr="0063190D">
        <w:t>[1] Derogatis LR, Lipman RS, Rickels K, Uhlenhuth EH, Covi L. The Hopkins Symptom Checklist (HSCL): a self-report symptom inventory. Behav Sci 1974;19(1):1-15.</w:t>
      </w:r>
    </w:p>
    <w:p w14:paraId="5B662967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2] EuroQol G. EuroQol--a new facility for the measurement of health-related quality of life. Health Policy 1990;16(3):199-208.</w:t>
      </w:r>
    </w:p>
    <w:p w14:paraId="70C7C7F4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3] Kuorinka I, Jonsson B, Kilbom A, Vinterberg H, Biering-Sorensen F, Andersson G, Jorgensen K. Standardised Nordic questionnaires for the analysis of musculoskeletal symptoms. Appl Ergon 1987;18(3):233-237.</w:t>
      </w:r>
    </w:p>
    <w:p w14:paraId="20CD8614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4] Linton SJ, Nicholas M, MacDonald S. Development of a short form of the Örebro Musculoskeletal Pain Screening Questionnaire. Spine 2011;36(22):1891-1895.</w:t>
      </w:r>
    </w:p>
    <w:p w14:paraId="740922C7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5] Vernon H, Mior S. The Neck Disability Index: a study of reliability and validity. Journal of manipulative and physiological therapeutics 1991;14(7):409-415.</w:t>
      </w:r>
    </w:p>
    <w:p w14:paraId="2B6117DD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6] Verwoerd AJ, Luijsterburg PA, Timman R, Koes BW, Verhagen AP. A single question was as predictive of outcome as the Tampa Scale for Kinesiophobia in people with sciatica: an observational study. J Physiother 2012;58(4):249-254.</w:t>
      </w:r>
    </w:p>
    <w:p w14:paraId="40F231C8" w14:textId="07C1A845" w:rsidR="00706191" w:rsidRPr="005430B9" w:rsidRDefault="005430B9" w:rsidP="00E238B9">
      <w:pPr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fldChar w:fldCharType="end"/>
      </w:r>
    </w:p>
    <w:sectPr w:rsidR="00706191" w:rsidRPr="005430B9" w:rsidSect="00087C44">
      <w:type w:val="continuous"/>
      <w:pgSz w:w="11900" w:h="16840"/>
      <w:pgMar w:top="1244" w:right="418" w:bottom="340" w:left="567" w:header="142" w:footer="227" w:gutter="0"/>
      <w:cols w:space="276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A580F3" w14:textId="77777777" w:rsidR="00BC7825" w:rsidRDefault="00BC7825" w:rsidP="00123602">
      <w:r>
        <w:separator/>
      </w:r>
    </w:p>
  </w:endnote>
  <w:endnote w:type="continuationSeparator" w:id="0">
    <w:p w14:paraId="3BD6952E" w14:textId="77777777" w:rsidR="00BC7825" w:rsidRDefault="00BC7825" w:rsidP="001236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10F6FF" w14:textId="77777777" w:rsidR="00846759" w:rsidRDefault="00846759" w:rsidP="0012360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8E0633C" w14:textId="77777777" w:rsidR="00846759" w:rsidRDefault="00846759" w:rsidP="00123602">
    <w:pPr>
      <w:pStyle w:val="Footer"/>
      <w:ind w:right="360"/>
    </w:pPr>
  </w:p>
  <w:p w14:paraId="334BE364" w14:textId="77777777" w:rsidR="00846759" w:rsidRDefault="0084675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B5B591" w14:textId="77777777" w:rsidR="00846759" w:rsidRDefault="00846759" w:rsidP="00595E19">
    <w:pPr>
      <w:pStyle w:val="Footer"/>
      <w:ind w:right="360"/>
      <w:jc w:val="right"/>
    </w:pPr>
    <w:r>
      <w:t>PB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56DA39" w14:textId="77777777" w:rsidR="00846759" w:rsidRDefault="00846759">
    <w:pPr>
      <w:pStyle w:val="Footer"/>
    </w:pPr>
    <w:r>
      <w:tab/>
    </w:r>
    <w:r>
      <w:tab/>
    </w:r>
    <w:r>
      <w:tab/>
      <w:t>PB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4B4ACC" w14:textId="77777777" w:rsidR="00BC7825" w:rsidRDefault="00BC7825" w:rsidP="00123602">
      <w:r>
        <w:separator/>
      </w:r>
    </w:p>
  </w:footnote>
  <w:footnote w:type="continuationSeparator" w:id="0">
    <w:p w14:paraId="34404988" w14:textId="77777777" w:rsidR="00BC7825" w:rsidRDefault="00BC7825" w:rsidP="001236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80639D" w14:textId="7A6D8619" w:rsidR="00846759" w:rsidRDefault="00846759" w:rsidP="00C61939">
    <w:pPr>
      <w:pStyle w:val="Header"/>
      <w:tabs>
        <w:tab w:val="clear" w:pos="4153"/>
        <w:tab w:val="center" w:pos="5103"/>
        <w:tab w:val="right" w:pos="10206"/>
      </w:tabs>
      <w:rPr>
        <w:lang w:val="es-ES"/>
      </w:rPr>
    </w:pPr>
    <w:r>
      <w:rPr>
        <w:lang w:val="es-ES"/>
      </w:rPr>
      <w:t xml:space="preserve">      </w:t>
    </w:r>
  </w:p>
  <w:p w14:paraId="597A7FF6" w14:textId="4C0A3632" w:rsidR="00846759" w:rsidRPr="00927869" w:rsidRDefault="00846759" w:rsidP="00C61939">
    <w:pPr>
      <w:pStyle w:val="Header"/>
      <w:tabs>
        <w:tab w:val="clear" w:pos="4153"/>
        <w:tab w:val="center" w:pos="5103"/>
        <w:tab w:val="right" w:pos="10206"/>
      </w:tabs>
      <w:rPr>
        <w:b/>
        <w:sz w:val="20"/>
        <w:szCs w:val="20"/>
        <w:lang w:val="es-ES"/>
      </w:rPr>
    </w:pPr>
    <w:r>
      <w:rPr>
        <w:lang w:val="es-ES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44AB73" w14:textId="77777777" w:rsidR="00846759" w:rsidRPr="00EE6D70" w:rsidRDefault="00846759" w:rsidP="00C61939">
    <w:pPr>
      <w:pStyle w:val="Header"/>
      <w:tabs>
        <w:tab w:val="right" w:pos="10206"/>
      </w:tabs>
      <w:rPr>
        <w:b/>
        <w:lang w:val="es-ES"/>
      </w:rPr>
    </w:pPr>
    <w:r>
      <w:rPr>
        <w:noProof/>
        <w:lang w:val="en-US"/>
      </w:rPr>
      <w:drawing>
        <wp:inline distT="0" distB="0" distL="0" distR="0" wp14:anchorId="14F674EA" wp14:editId="4DEFEF60">
          <wp:extent cx="2182778" cy="276225"/>
          <wp:effectExtent l="0" t="0" r="8255" b="0"/>
          <wp:docPr id="35" name="Picture 35" descr="M:\pc\Desktop\MED_IHS_Segl_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:\pc\Desktop\MED_IHS_Segl_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82778" cy="276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1" type="#_x0000_t75" style="width:400.25pt;height:395.3pt" o:bullet="t">
        <v:imagedata r:id="rId1" o:title="Box"/>
      </v:shape>
    </w:pict>
  </w:numPicBullet>
  <w:abstractNum w:abstractNumId="0" w15:restartNumberingAfterBreak="0">
    <w:nsid w:val="030D3E87"/>
    <w:multiLevelType w:val="hybridMultilevel"/>
    <w:tmpl w:val="012EB018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B0B52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4793F0A"/>
    <w:multiLevelType w:val="hybridMultilevel"/>
    <w:tmpl w:val="42D206C6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"/>
      <w:lvlPicBulletId w:val="0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04B24115"/>
    <w:multiLevelType w:val="hybridMultilevel"/>
    <w:tmpl w:val="25E8AA8C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714135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44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5" w15:restartNumberingAfterBreak="0">
    <w:nsid w:val="06F938B9"/>
    <w:multiLevelType w:val="hybridMultilevel"/>
    <w:tmpl w:val="26F02D02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82B0651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324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396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 w15:restartNumberingAfterBreak="0">
    <w:nsid w:val="0D453CB8"/>
    <w:multiLevelType w:val="hybridMultilevel"/>
    <w:tmpl w:val="261421CC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8605A4"/>
    <w:multiLevelType w:val="hybridMultilevel"/>
    <w:tmpl w:val="3AA2A8EE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AE109F"/>
    <w:multiLevelType w:val="hybridMultilevel"/>
    <w:tmpl w:val="E52A249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57C5BBD"/>
    <w:multiLevelType w:val="hybridMultilevel"/>
    <w:tmpl w:val="551EB7AA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6101E20"/>
    <w:multiLevelType w:val="hybridMultilevel"/>
    <w:tmpl w:val="51BE6128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93A701A"/>
    <w:multiLevelType w:val="hybridMultilevel"/>
    <w:tmpl w:val="BDE48CCC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A18433C"/>
    <w:multiLevelType w:val="hybridMultilevel"/>
    <w:tmpl w:val="32B24B22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20D120FC"/>
    <w:multiLevelType w:val="hybridMultilevel"/>
    <w:tmpl w:val="4F2008DE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3DE43FE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26357205"/>
    <w:multiLevelType w:val="hybridMultilevel"/>
    <w:tmpl w:val="1924CC80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281F776A"/>
    <w:multiLevelType w:val="hybridMultilevel"/>
    <w:tmpl w:val="F752CDF8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31537B94"/>
    <w:multiLevelType w:val="hybridMultilevel"/>
    <w:tmpl w:val="6A1043E6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4B549D1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7B55E7D"/>
    <w:multiLevelType w:val="hybridMultilevel"/>
    <w:tmpl w:val="78909BF8"/>
    <w:lvl w:ilvl="0" w:tplc="D7E2BBD6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9577FE5"/>
    <w:multiLevelType w:val="hybridMultilevel"/>
    <w:tmpl w:val="8616A43E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D13314A"/>
    <w:multiLevelType w:val="hybridMultilevel"/>
    <w:tmpl w:val="3260D812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3E237466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F695246"/>
    <w:multiLevelType w:val="hybridMultilevel"/>
    <w:tmpl w:val="F9585002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79757B"/>
    <w:multiLevelType w:val="hybridMultilevel"/>
    <w:tmpl w:val="644C20B0"/>
    <w:lvl w:ilvl="0" w:tplc="66D6C064">
      <w:start w:val="1"/>
      <w:numFmt w:val="bullet"/>
      <w:lvlText w:val=""/>
      <w:lvlPicBulletId w:val="0"/>
      <w:lvlJc w:val="left"/>
      <w:pPr>
        <w:ind w:left="-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</w:abstractNum>
  <w:abstractNum w:abstractNumId="26" w15:restartNumberingAfterBreak="0">
    <w:nsid w:val="41C97A5F"/>
    <w:multiLevelType w:val="hybridMultilevel"/>
    <w:tmpl w:val="BFB4E6EC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3AB3591"/>
    <w:multiLevelType w:val="hybridMultilevel"/>
    <w:tmpl w:val="7C621F40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3B11808"/>
    <w:multiLevelType w:val="hybridMultilevel"/>
    <w:tmpl w:val="34D8AE7E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6445553"/>
    <w:multiLevelType w:val="hybridMultilevel"/>
    <w:tmpl w:val="23BC2A26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4D0F6E4C"/>
    <w:multiLevelType w:val="hybridMultilevel"/>
    <w:tmpl w:val="60CAAFAC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094123F"/>
    <w:multiLevelType w:val="hybridMultilevel"/>
    <w:tmpl w:val="5B4E3F4A"/>
    <w:lvl w:ilvl="0" w:tplc="D7E2BBD6">
      <w:start w:val="1"/>
      <w:numFmt w:val="bullet"/>
      <w:lvlText w:val=""/>
      <w:lvlPicBulletId w:val="0"/>
      <w:lvlJc w:val="left"/>
      <w:pPr>
        <w:ind w:left="-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</w:abstractNum>
  <w:abstractNum w:abstractNumId="32" w15:restartNumberingAfterBreak="0">
    <w:nsid w:val="58520491"/>
    <w:multiLevelType w:val="hybridMultilevel"/>
    <w:tmpl w:val="CCD24CCC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8810F77"/>
    <w:multiLevelType w:val="hybridMultilevel"/>
    <w:tmpl w:val="05C80870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E966FB6"/>
    <w:multiLevelType w:val="hybridMultilevel"/>
    <w:tmpl w:val="9910A24A"/>
    <w:lvl w:ilvl="0" w:tplc="D7E2BBD6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613F0BED"/>
    <w:multiLevelType w:val="hybridMultilevel"/>
    <w:tmpl w:val="46CAFF32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41B23EE"/>
    <w:multiLevelType w:val="hybridMultilevel"/>
    <w:tmpl w:val="3878E56E"/>
    <w:lvl w:ilvl="0" w:tplc="66D6C064">
      <w:start w:val="1"/>
      <w:numFmt w:val="bullet"/>
      <w:lvlText w:val=""/>
      <w:lvlPicBulletId w:val="0"/>
      <w:lvlJc w:val="left"/>
      <w:pPr>
        <w:ind w:left="-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37" w15:restartNumberingAfterBreak="0">
    <w:nsid w:val="644A3AAE"/>
    <w:multiLevelType w:val="hybridMultilevel"/>
    <w:tmpl w:val="B8C60F02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678D645F"/>
    <w:multiLevelType w:val="hybridMultilevel"/>
    <w:tmpl w:val="E584B92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BAF6FF4"/>
    <w:multiLevelType w:val="hybridMultilevel"/>
    <w:tmpl w:val="88B29DC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C082B7E"/>
    <w:multiLevelType w:val="hybridMultilevel"/>
    <w:tmpl w:val="55589C98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C233DAA"/>
    <w:multiLevelType w:val="hybridMultilevel"/>
    <w:tmpl w:val="B0E4B860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C85763C"/>
    <w:multiLevelType w:val="hybridMultilevel"/>
    <w:tmpl w:val="7E261CCC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E02107A"/>
    <w:multiLevelType w:val="hybridMultilevel"/>
    <w:tmpl w:val="72242E78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E034182"/>
    <w:multiLevelType w:val="hybridMultilevel"/>
    <w:tmpl w:val="F064DE1E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0900832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6" w15:restartNumberingAfterBreak="0">
    <w:nsid w:val="73153D71"/>
    <w:multiLevelType w:val="hybridMultilevel"/>
    <w:tmpl w:val="D214E414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3F67D3D"/>
    <w:multiLevelType w:val="hybridMultilevel"/>
    <w:tmpl w:val="6B9A7B3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D7E2BBD6">
      <w:start w:val="1"/>
      <w:numFmt w:val="bullet"/>
      <w:lvlText w:val=""/>
      <w:lvlPicBulletId w:val="0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49202713">
    <w:abstractNumId w:val="1"/>
  </w:num>
  <w:num w:numId="2" w16cid:durableId="1055932272">
    <w:abstractNumId w:val="4"/>
  </w:num>
  <w:num w:numId="3" w16cid:durableId="1027561393">
    <w:abstractNumId w:val="6"/>
  </w:num>
  <w:num w:numId="4" w16cid:durableId="187574261">
    <w:abstractNumId w:val="20"/>
  </w:num>
  <w:num w:numId="5" w16cid:durableId="1000887727">
    <w:abstractNumId w:val="16"/>
  </w:num>
  <w:num w:numId="6" w16cid:durableId="2139257110">
    <w:abstractNumId w:val="2"/>
  </w:num>
  <w:num w:numId="7" w16cid:durableId="1684698568">
    <w:abstractNumId w:val="33"/>
  </w:num>
  <w:num w:numId="8" w16cid:durableId="1889685293">
    <w:abstractNumId w:val="5"/>
  </w:num>
  <w:num w:numId="9" w16cid:durableId="1743289236">
    <w:abstractNumId w:val="3"/>
  </w:num>
  <w:num w:numId="10" w16cid:durableId="815532310">
    <w:abstractNumId w:val="31"/>
  </w:num>
  <w:num w:numId="11" w16cid:durableId="1093627102">
    <w:abstractNumId w:val="32"/>
  </w:num>
  <w:num w:numId="12" w16cid:durableId="1243486441">
    <w:abstractNumId w:val="39"/>
  </w:num>
  <w:num w:numId="13" w16cid:durableId="1090466734">
    <w:abstractNumId w:val="21"/>
  </w:num>
  <w:num w:numId="14" w16cid:durableId="1441608967">
    <w:abstractNumId w:val="47"/>
  </w:num>
  <w:num w:numId="15" w16cid:durableId="135881330">
    <w:abstractNumId w:val="22"/>
  </w:num>
  <w:num w:numId="16" w16cid:durableId="891236607">
    <w:abstractNumId w:val="17"/>
  </w:num>
  <w:num w:numId="17" w16cid:durableId="1585605471">
    <w:abstractNumId w:val="12"/>
  </w:num>
  <w:num w:numId="18" w16cid:durableId="1922373886">
    <w:abstractNumId w:val="11"/>
  </w:num>
  <w:num w:numId="19" w16cid:durableId="1830973530">
    <w:abstractNumId w:val="29"/>
  </w:num>
  <w:num w:numId="20" w16cid:durableId="612130892">
    <w:abstractNumId w:val="37"/>
  </w:num>
  <w:num w:numId="21" w16cid:durableId="1831944344">
    <w:abstractNumId w:val="36"/>
  </w:num>
  <w:num w:numId="22" w16cid:durableId="1233392568">
    <w:abstractNumId w:val="13"/>
  </w:num>
  <w:num w:numId="23" w16cid:durableId="111170829">
    <w:abstractNumId w:val="43"/>
  </w:num>
  <w:num w:numId="24" w16cid:durableId="342559647">
    <w:abstractNumId w:val="25"/>
  </w:num>
  <w:num w:numId="25" w16cid:durableId="958561486">
    <w:abstractNumId w:val="7"/>
  </w:num>
  <w:num w:numId="26" w16cid:durableId="2097701649">
    <w:abstractNumId w:val="18"/>
  </w:num>
  <w:num w:numId="27" w16cid:durableId="1048796096">
    <w:abstractNumId w:val="35"/>
  </w:num>
  <w:num w:numId="28" w16cid:durableId="194469186">
    <w:abstractNumId w:val="0"/>
  </w:num>
  <w:num w:numId="29" w16cid:durableId="559173739">
    <w:abstractNumId w:val="30"/>
  </w:num>
  <w:num w:numId="30" w16cid:durableId="1827819921">
    <w:abstractNumId w:val="46"/>
  </w:num>
  <w:num w:numId="31" w16cid:durableId="2059821644">
    <w:abstractNumId w:val="41"/>
  </w:num>
  <w:num w:numId="32" w16cid:durableId="199636750">
    <w:abstractNumId w:val="24"/>
  </w:num>
  <w:num w:numId="33" w16cid:durableId="1109080122">
    <w:abstractNumId w:val="28"/>
  </w:num>
  <w:num w:numId="34" w16cid:durableId="792676015">
    <w:abstractNumId w:val="14"/>
  </w:num>
  <w:num w:numId="35" w16cid:durableId="1275287579">
    <w:abstractNumId w:val="10"/>
  </w:num>
  <w:num w:numId="36" w16cid:durableId="1983848518">
    <w:abstractNumId w:val="8"/>
  </w:num>
  <w:num w:numId="37" w16cid:durableId="349717609">
    <w:abstractNumId w:val="40"/>
  </w:num>
  <w:num w:numId="38" w16cid:durableId="1663462530">
    <w:abstractNumId w:val="26"/>
  </w:num>
  <w:num w:numId="39" w16cid:durableId="442312096">
    <w:abstractNumId w:val="44"/>
  </w:num>
  <w:num w:numId="40" w16cid:durableId="1527014965">
    <w:abstractNumId w:val="38"/>
  </w:num>
  <w:num w:numId="41" w16cid:durableId="2125076711">
    <w:abstractNumId w:val="45"/>
  </w:num>
  <w:num w:numId="42" w16cid:durableId="1124228476">
    <w:abstractNumId w:val="15"/>
  </w:num>
  <w:num w:numId="43" w16cid:durableId="670110449">
    <w:abstractNumId w:val="23"/>
  </w:num>
  <w:num w:numId="44" w16cid:durableId="544760930">
    <w:abstractNumId w:val="19"/>
  </w:num>
  <w:num w:numId="45" w16cid:durableId="1161313169">
    <w:abstractNumId w:val="34"/>
  </w:num>
  <w:num w:numId="46" w16cid:durableId="295069459">
    <w:abstractNumId w:val="27"/>
  </w:num>
  <w:num w:numId="47" w16cid:durableId="1541437037">
    <w:abstractNumId w:val="42"/>
  </w:num>
  <w:num w:numId="48" w16cid:durableId="668144017">
    <w:abstractNumId w:val="9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6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i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ztrv0fhz5v97efsdpprvaaxpdt29zdrw0t&quot;&gt;PhD Endnote 1&lt;record-ids&gt;&lt;item&gt;2938&lt;/item&gt;&lt;item&gt;3519&lt;/item&gt;&lt;item&gt;3526&lt;/item&gt;&lt;item&gt;3527&lt;/item&gt;&lt;item&gt;3528&lt;/item&gt;&lt;item&gt;3762&lt;/item&gt;&lt;/record-ids&gt;&lt;/item&gt;&lt;/Libraries&gt;"/>
  </w:docVars>
  <w:rsids>
    <w:rsidRoot w:val="005A154F"/>
    <w:rsid w:val="00002D20"/>
    <w:rsid w:val="0000513C"/>
    <w:rsid w:val="000067C4"/>
    <w:rsid w:val="00013954"/>
    <w:rsid w:val="000147DB"/>
    <w:rsid w:val="00021B95"/>
    <w:rsid w:val="00025750"/>
    <w:rsid w:val="00036A1E"/>
    <w:rsid w:val="00041CFB"/>
    <w:rsid w:val="000456DE"/>
    <w:rsid w:val="000464DD"/>
    <w:rsid w:val="00051D81"/>
    <w:rsid w:val="00054116"/>
    <w:rsid w:val="00062DE0"/>
    <w:rsid w:val="00065EE2"/>
    <w:rsid w:val="000674D9"/>
    <w:rsid w:val="000802EA"/>
    <w:rsid w:val="00084652"/>
    <w:rsid w:val="000868F4"/>
    <w:rsid w:val="00086995"/>
    <w:rsid w:val="00087512"/>
    <w:rsid w:val="00087C44"/>
    <w:rsid w:val="000904FB"/>
    <w:rsid w:val="00094E7A"/>
    <w:rsid w:val="00095E9E"/>
    <w:rsid w:val="0009611F"/>
    <w:rsid w:val="000A7E52"/>
    <w:rsid w:val="000B1071"/>
    <w:rsid w:val="000B2575"/>
    <w:rsid w:val="000B6C24"/>
    <w:rsid w:val="000C432D"/>
    <w:rsid w:val="000C5D4C"/>
    <w:rsid w:val="000C73F5"/>
    <w:rsid w:val="000D05F2"/>
    <w:rsid w:val="000D361A"/>
    <w:rsid w:val="000F0933"/>
    <w:rsid w:val="000F1441"/>
    <w:rsid w:val="00100157"/>
    <w:rsid w:val="001018C3"/>
    <w:rsid w:val="00105E4E"/>
    <w:rsid w:val="001166F4"/>
    <w:rsid w:val="0011743F"/>
    <w:rsid w:val="00123602"/>
    <w:rsid w:val="00123B6A"/>
    <w:rsid w:val="00124A85"/>
    <w:rsid w:val="001259F7"/>
    <w:rsid w:val="001274B3"/>
    <w:rsid w:val="001277DE"/>
    <w:rsid w:val="0013160E"/>
    <w:rsid w:val="00140903"/>
    <w:rsid w:val="001419BE"/>
    <w:rsid w:val="00146DBF"/>
    <w:rsid w:val="001500C0"/>
    <w:rsid w:val="0015212C"/>
    <w:rsid w:val="0016303D"/>
    <w:rsid w:val="00172CCF"/>
    <w:rsid w:val="00173309"/>
    <w:rsid w:val="001B0407"/>
    <w:rsid w:val="001B438E"/>
    <w:rsid w:val="001C269C"/>
    <w:rsid w:val="001C3F55"/>
    <w:rsid w:val="001C5687"/>
    <w:rsid w:val="001C586A"/>
    <w:rsid w:val="001D1576"/>
    <w:rsid w:val="001D28CE"/>
    <w:rsid w:val="001E331D"/>
    <w:rsid w:val="001E3F6B"/>
    <w:rsid w:val="001E54B2"/>
    <w:rsid w:val="001F4F81"/>
    <w:rsid w:val="00200846"/>
    <w:rsid w:val="0020547B"/>
    <w:rsid w:val="00214AA9"/>
    <w:rsid w:val="00214DFB"/>
    <w:rsid w:val="002155C5"/>
    <w:rsid w:val="00242E30"/>
    <w:rsid w:val="0024322A"/>
    <w:rsid w:val="00246119"/>
    <w:rsid w:val="00254087"/>
    <w:rsid w:val="00257E3A"/>
    <w:rsid w:val="00261653"/>
    <w:rsid w:val="00263356"/>
    <w:rsid w:val="00266DDF"/>
    <w:rsid w:val="0027613B"/>
    <w:rsid w:val="00277149"/>
    <w:rsid w:val="00284A93"/>
    <w:rsid w:val="002A2A88"/>
    <w:rsid w:val="002B1504"/>
    <w:rsid w:val="002B154F"/>
    <w:rsid w:val="002B3BB3"/>
    <w:rsid w:val="002C7489"/>
    <w:rsid w:val="002D484E"/>
    <w:rsid w:val="002D4C8E"/>
    <w:rsid w:val="002D71A1"/>
    <w:rsid w:val="002E1263"/>
    <w:rsid w:val="002E694D"/>
    <w:rsid w:val="00310FE4"/>
    <w:rsid w:val="0031147F"/>
    <w:rsid w:val="00317848"/>
    <w:rsid w:val="0032238C"/>
    <w:rsid w:val="00351068"/>
    <w:rsid w:val="00354880"/>
    <w:rsid w:val="003632B8"/>
    <w:rsid w:val="0036356A"/>
    <w:rsid w:val="00367B53"/>
    <w:rsid w:val="00375348"/>
    <w:rsid w:val="003770A4"/>
    <w:rsid w:val="00382F17"/>
    <w:rsid w:val="003839A4"/>
    <w:rsid w:val="003853A9"/>
    <w:rsid w:val="00387DC4"/>
    <w:rsid w:val="00394AAA"/>
    <w:rsid w:val="003972D6"/>
    <w:rsid w:val="003A7031"/>
    <w:rsid w:val="003D0062"/>
    <w:rsid w:val="003E3063"/>
    <w:rsid w:val="003F6C01"/>
    <w:rsid w:val="003F7977"/>
    <w:rsid w:val="00401F1E"/>
    <w:rsid w:val="004056D9"/>
    <w:rsid w:val="004076D1"/>
    <w:rsid w:val="0041030C"/>
    <w:rsid w:val="004119C6"/>
    <w:rsid w:val="00413145"/>
    <w:rsid w:val="00425772"/>
    <w:rsid w:val="0043025B"/>
    <w:rsid w:val="004309D4"/>
    <w:rsid w:val="004326D2"/>
    <w:rsid w:val="0043718A"/>
    <w:rsid w:val="00440150"/>
    <w:rsid w:val="00446162"/>
    <w:rsid w:val="00451709"/>
    <w:rsid w:val="004608B1"/>
    <w:rsid w:val="00461AB8"/>
    <w:rsid w:val="00476166"/>
    <w:rsid w:val="00476D43"/>
    <w:rsid w:val="00481C6D"/>
    <w:rsid w:val="004915A7"/>
    <w:rsid w:val="0049439A"/>
    <w:rsid w:val="004A3A8B"/>
    <w:rsid w:val="004B4C94"/>
    <w:rsid w:val="004B5024"/>
    <w:rsid w:val="004B5883"/>
    <w:rsid w:val="004B5C5B"/>
    <w:rsid w:val="004C2AFA"/>
    <w:rsid w:val="004C4AEC"/>
    <w:rsid w:val="004C7B11"/>
    <w:rsid w:val="004D560A"/>
    <w:rsid w:val="004E14CA"/>
    <w:rsid w:val="004E1871"/>
    <w:rsid w:val="004E2849"/>
    <w:rsid w:val="004E5A13"/>
    <w:rsid w:val="004E5E71"/>
    <w:rsid w:val="004E7A71"/>
    <w:rsid w:val="004F1528"/>
    <w:rsid w:val="00505B9B"/>
    <w:rsid w:val="00506071"/>
    <w:rsid w:val="0050611C"/>
    <w:rsid w:val="005171A1"/>
    <w:rsid w:val="00522654"/>
    <w:rsid w:val="005226E6"/>
    <w:rsid w:val="00534A03"/>
    <w:rsid w:val="0053519A"/>
    <w:rsid w:val="0054277E"/>
    <w:rsid w:val="005430B9"/>
    <w:rsid w:val="00571062"/>
    <w:rsid w:val="00580349"/>
    <w:rsid w:val="00584EBB"/>
    <w:rsid w:val="005867BE"/>
    <w:rsid w:val="00591C22"/>
    <w:rsid w:val="005922A0"/>
    <w:rsid w:val="00595E19"/>
    <w:rsid w:val="005A154F"/>
    <w:rsid w:val="005B0EC1"/>
    <w:rsid w:val="005B44BC"/>
    <w:rsid w:val="005B5B37"/>
    <w:rsid w:val="005E3E27"/>
    <w:rsid w:val="005E60A5"/>
    <w:rsid w:val="005F2723"/>
    <w:rsid w:val="005F3108"/>
    <w:rsid w:val="005F76C9"/>
    <w:rsid w:val="00612B8B"/>
    <w:rsid w:val="00617369"/>
    <w:rsid w:val="006251F5"/>
    <w:rsid w:val="0062612F"/>
    <w:rsid w:val="0063190D"/>
    <w:rsid w:val="00632A25"/>
    <w:rsid w:val="00642BE6"/>
    <w:rsid w:val="006438C4"/>
    <w:rsid w:val="00643946"/>
    <w:rsid w:val="00651846"/>
    <w:rsid w:val="00653083"/>
    <w:rsid w:val="006828F0"/>
    <w:rsid w:val="0069392B"/>
    <w:rsid w:val="006B448F"/>
    <w:rsid w:val="006B5148"/>
    <w:rsid w:val="006B594D"/>
    <w:rsid w:val="006C176E"/>
    <w:rsid w:val="006C2920"/>
    <w:rsid w:val="006C32A8"/>
    <w:rsid w:val="006C4573"/>
    <w:rsid w:val="006C774C"/>
    <w:rsid w:val="006D23D8"/>
    <w:rsid w:val="006D6FFE"/>
    <w:rsid w:val="006E2BC0"/>
    <w:rsid w:val="006E7E2B"/>
    <w:rsid w:val="006F1978"/>
    <w:rsid w:val="007026E3"/>
    <w:rsid w:val="00704E21"/>
    <w:rsid w:val="00706191"/>
    <w:rsid w:val="00711477"/>
    <w:rsid w:val="00713628"/>
    <w:rsid w:val="007139B5"/>
    <w:rsid w:val="00713B45"/>
    <w:rsid w:val="00721BFE"/>
    <w:rsid w:val="007227D6"/>
    <w:rsid w:val="00734F4D"/>
    <w:rsid w:val="00741D7F"/>
    <w:rsid w:val="00761F7D"/>
    <w:rsid w:val="00762775"/>
    <w:rsid w:val="00763F78"/>
    <w:rsid w:val="007714E5"/>
    <w:rsid w:val="00772402"/>
    <w:rsid w:val="0078525A"/>
    <w:rsid w:val="00787053"/>
    <w:rsid w:val="007928FE"/>
    <w:rsid w:val="00793AC2"/>
    <w:rsid w:val="007A31A3"/>
    <w:rsid w:val="007A6A5A"/>
    <w:rsid w:val="007B160C"/>
    <w:rsid w:val="007C2415"/>
    <w:rsid w:val="007C4B37"/>
    <w:rsid w:val="007D2939"/>
    <w:rsid w:val="007E1711"/>
    <w:rsid w:val="007E565A"/>
    <w:rsid w:val="00802B26"/>
    <w:rsid w:val="008031FA"/>
    <w:rsid w:val="0080603B"/>
    <w:rsid w:val="00810F3E"/>
    <w:rsid w:val="0081494C"/>
    <w:rsid w:val="00827FE7"/>
    <w:rsid w:val="008304EF"/>
    <w:rsid w:val="008319FF"/>
    <w:rsid w:val="00832702"/>
    <w:rsid w:val="00835DA7"/>
    <w:rsid w:val="00843BDB"/>
    <w:rsid w:val="00846759"/>
    <w:rsid w:val="00846CB5"/>
    <w:rsid w:val="00847A84"/>
    <w:rsid w:val="0085095E"/>
    <w:rsid w:val="00852261"/>
    <w:rsid w:val="008533A3"/>
    <w:rsid w:val="00855258"/>
    <w:rsid w:val="00862598"/>
    <w:rsid w:val="00865667"/>
    <w:rsid w:val="00875733"/>
    <w:rsid w:val="00891172"/>
    <w:rsid w:val="00891649"/>
    <w:rsid w:val="00895BFA"/>
    <w:rsid w:val="00895F15"/>
    <w:rsid w:val="008B0905"/>
    <w:rsid w:val="008C12CD"/>
    <w:rsid w:val="008D2F8C"/>
    <w:rsid w:val="008E7EF8"/>
    <w:rsid w:val="008F2BE3"/>
    <w:rsid w:val="009015F9"/>
    <w:rsid w:val="0090368B"/>
    <w:rsid w:val="00905D35"/>
    <w:rsid w:val="00916A43"/>
    <w:rsid w:val="0091776B"/>
    <w:rsid w:val="00922DEB"/>
    <w:rsid w:val="009242AA"/>
    <w:rsid w:val="00927869"/>
    <w:rsid w:val="0093435E"/>
    <w:rsid w:val="00936985"/>
    <w:rsid w:val="00937708"/>
    <w:rsid w:val="009434A2"/>
    <w:rsid w:val="00953324"/>
    <w:rsid w:val="00953834"/>
    <w:rsid w:val="00972F91"/>
    <w:rsid w:val="00973AAB"/>
    <w:rsid w:val="009806C1"/>
    <w:rsid w:val="00981398"/>
    <w:rsid w:val="00982D64"/>
    <w:rsid w:val="00985A2E"/>
    <w:rsid w:val="00986440"/>
    <w:rsid w:val="009939E3"/>
    <w:rsid w:val="009A4AD2"/>
    <w:rsid w:val="009A729A"/>
    <w:rsid w:val="009A763E"/>
    <w:rsid w:val="009B509A"/>
    <w:rsid w:val="009D0D10"/>
    <w:rsid w:val="009E7E94"/>
    <w:rsid w:val="009F6AED"/>
    <w:rsid w:val="00A01A2B"/>
    <w:rsid w:val="00A1056C"/>
    <w:rsid w:val="00A106E5"/>
    <w:rsid w:val="00A140D9"/>
    <w:rsid w:val="00A24513"/>
    <w:rsid w:val="00A2577C"/>
    <w:rsid w:val="00A279C8"/>
    <w:rsid w:val="00A32B83"/>
    <w:rsid w:val="00A33FDC"/>
    <w:rsid w:val="00A4365E"/>
    <w:rsid w:val="00A47DE8"/>
    <w:rsid w:val="00A758EA"/>
    <w:rsid w:val="00A83974"/>
    <w:rsid w:val="00A93CE2"/>
    <w:rsid w:val="00AA64E0"/>
    <w:rsid w:val="00AB224B"/>
    <w:rsid w:val="00AB4617"/>
    <w:rsid w:val="00AB6547"/>
    <w:rsid w:val="00AD1871"/>
    <w:rsid w:val="00AE2768"/>
    <w:rsid w:val="00AE5169"/>
    <w:rsid w:val="00AE75D9"/>
    <w:rsid w:val="00AE76A7"/>
    <w:rsid w:val="00AF16F4"/>
    <w:rsid w:val="00AF384D"/>
    <w:rsid w:val="00AF7F4E"/>
    <w:rsid w:val="00B058D1"/>
    <w:rsid w:val="00B21358"/>
    <w:rsid w:val="00B216DA"/>
    <w:rsid w:val="00B3626B"/>
    <w:rsid w:val="00B412AC"/>
    <w:rsid w:val="00B5335A"/>
    <w:rsid w:val="00B63551"/>
    <w:rsid w:val="00B65A46"/>
    <w:rsid w:val="00B66489"/>
    <w:rsid w:val="00B81518"/>
    <w:rsid w:val="00B82297"/>
    <w:rsid w:val="00B85F9E"/>
    <w:rsid w:val="00B91D1A"/>
    <w:rsid w:val="00B9583F"/>
    <w:rsid w:val="00BA1E86"/>
    <w:rsid w:val="00BA55EF"/>
    <w:rsid w:val="00BB15DD"/>
    <w:rsid w:val="00BB2B4D"/>
    <w:rsid w:val="00BC049D"/>
    <w:rsid w:val="00BC535F"/>
    <w:rsid w:val="00BC6F73"/>
    <w:rsid w:val="00BC7825"/>
    <w:rsid w:val="00BD149A"/>
    <w:rsid w:val="00BE6CCC"/>
    <w:rsid w:val="00BF2409"/>
    <w:rsid w:val="00BF2C8C"/>
    <w:rsid w:val="00BF3C55"/>
    <w:rsid w:val="00C11545"/>
    <w:rsid w:val="00C14484"/>
    <w:rsid w:val="00C24B8A"/>
    <w:rsid w:val="00C25671"/>
    <w:rsid w:val="00C3354A"/>
    <w:rsid w:val="00C35A8D"/>
    <w:rsid w:val="00C40B03"/>
    <w:rsid w:val="00C417F0"/>
    <w:rsid w:val="00C61939"/>
    <w:rsid w:val="00C70B8A"/>
    <w:rsid w:val="00C712AC"/>
    <w:rsid w:val="00C7709A"/>
    <w:rsid w:val="00C837C9"/>
    <w:rsid w:val="00C93E74"/>
    <w:rsid w:val="00C9519C"/>
    <w:rsid w:val="00CA3392"/>
    <w:rsid w:val="00CB4A4A"/>
    <w:rsid w:val="00CB54E2"/>
    <w:rsid w:val="00CB5DDF"/>
    <w:rsid w:val="00CC086E"/>
    <w:rsid w:val="00CC1C88"/>
    <w:rsid w:val="00CC7757"/>
    <w:rsid w:val="00CD3084"/>
    <w:rsid w:val="00CE1517"/>
    <w:rsid w:val="00CE1D07"/>
    <w:rsid w:val="00CE66D2"/>
    <w:rsid w:val="00CF07DC"/>
    <w:rsid w:val="00CF7329"/>
    <w:rsid w:val="00D00763"/>
    <w:rsid w:val="00D055C2"/>
    <w:rsid w:val="00D06600"/>
    <w:rsid w:val="00D15B2E"/>
    <w:rsid w:val="00D17814"/>
    <w:rsid w:val="00D226FA"/>
    <w:rsid w:val="00D357C3"/>
    <w:rsid w:val="00D3728A"/>
    <w:rsid w:val="00D602CB"/>
    <w:rsid w:val="00D63C96"/>
    <w:rsid w:val="00D67A33"/>
    <w:rsid w:val="00D67AC2"/>
    <w:rsid w:val="00D7044D"/>
    <w:rsid w:val="00D70690"/>
    <w:rsid w:val="00D71094"/>
    <w:rsid w:val="00D715AD"/>
    <w:rsid w:val="00D73D57"/>
    <w:rsid w:val="00D81C66"/>
    <w:rsid w:val="00DA0992"/>
    <w:rsid w:val="00DB3BE6"/>
    <w:rsid w:val="00DB4794"/>
    <w:rsid w:val="00DB4B98"/>
    <w:rsid w:val="00DE0F56"/>
    <w:rsid w:val="00DE51FC"/>
    <w:rsid w:val="00DE6A96"/>
    <w:rsid w:val="00DF15C4"/>
    <w:rsid w:val="00DF269E"/>
    <w:rsid w:val="00DF451E"/>
    <w:rsid w:val="00DF6F62"/>
    <w:rsid w:val="00E20C7B"/>
    <w:rsid w:val="00E238B9"/>
    <w:rsid w:val="00E325EB"/>
    <w:rsid w:val="00E33D18"/>
    <w:rsid w:val="00E41D88"/>
    <w:rsid w:val="00E43695"/>
    <w:rsid w:val="00E44605"/>
    <w:rsid w:val="00E44662"/>
    <w:rsid w:val="00E44C5E"/>
    <w:rsid w:val="00E51BE0"/>
    <w:rsid w:val="00E567AC"/>
    <w:rsid w:val="00E6270B"/>
    <w:rsid w:val="00E707C0"/>
    <w:rsid w:val="00E74523"/>
    <w:rsid w:val="00E75E11"/>
    <w:rsid w:val="00E7745A"/>
    <w:rsid w:val="00E82077"/>
    <w:rsid w:val="00E87DD6"/>
    <w:rsid w:val="00EA155E"/>
    <w:rsid w:val="00EA250C"/>
    <w:rsid w:val="00EB1352"/>
    <w:rsid w:val="00EB72BA"/>
    <w:rsid w:val="00EB786B"/>
    <w:rsid w:val="00EC7755"/>
    <w:rsid w:val="00ED1928"/>
    <w:rsid w:val="00ED5EDF"/>
    <w:rsid w:val="00EE6D70"/>
    <w:rsid w:val="00F00FAB"/>
    <w:rsid w:val="00F014E7"/>
    <w:rsid w:val="00F15473"/>
    <w:rsid w:val="00F24C99"/>
    <w:rsid w:val="00F316C0"/>
    <w:rsid w:val="00F31AF5"/>
    <w:rsid w:val="00F405D0"/>
    <w:rsid w:val="00F605E3"/>
    <w:rsid w:val="00F61311"/>
    <w:rsid w:val="00F669E4"/>
    <w:rsid w:val="00F70CD4"/>
    <w:rsid w:val="00F71A90"/>
    <w:rsid w:val="00F74076"/>
    <w:rsid w:val="00F83C04"/>
    <w:rsid w:val="00F8489C"/>
    <w:rsid w:val="00F849A6"/>
    <w:rsid w:val="00F90420"/>
    <w:rsid w:val="00F95DED"/>
    <w:rsid w:val="00FB3702"/>
    <w:rsid w:val="00FB7D61"/>
    <w:rsid w:val="00FD586F"/>
    <w:rsid w:val="00FD61FA"/>
    <w:rsid w:val="00FE0BDF"/>
    <w:rsid w:val="00FE13E7"/>
    <w:rsid w:val="00FE1DB2"/>
    <w:rsid w:val="00FF1D16"/>
    <w:rsid w:val="00FF4DF6"/>
    <w:rsid w:val="00FF6D3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CC808B7"/>
  <w15:docId w15:val="{94DC800F-7FA7-4D89-8858-63F022C000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nb-N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732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3D1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F07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07D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3519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519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519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19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19A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123602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23602"/>
  </w:style>
  <w:style w:type="character" w:styleId="PageNumber">
    <w:name w:val="page number"/>
    <w:basedOn w:val="DefaultParagraphFont"/>
    <w:uiPriority w:val="99"/>
    <w:semiHidden/>
    <w:unhideWhenUsed/>
    <w:rsid w:val="00123602"/>
  </w:style>
  <w:style w:type="table" w:styleId="TableGrid">
    <w:name w:val="Table Grid"/>
    <w:basedOn w:val="TableNormal"/>
    <w:uiPriority w:val="59"/>
    <w:rsid w:val="00AB224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42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2BE6"/>
  </w:style>
  <w:style w:type="paragraph" w:styleId="Revision">
    <w:name w:val="Revision"/>
    <w:hidden/>
    <w:uiPriority w:val="99"/>
    <w:semiHidden/>
    <w:rsid w:val="0080603B"/>
  </w:style>
  <w:style w:type="paragraph" w:customStyle="1" w:styleId="EndNoteBibliographyTitle">
    <w:name w:val="EndNote Bibliography Title"/>
    <w:basedOn w:val="Normal"/>
    <w:link w:val="EndNoteBibliographyTitleChar"/>
    <w:rsid w:val="005430B9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30B9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30B9"/>
    <w:pPr>
      <w:jc w:val="right"/>
    </w:pPr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30B9"/>
    <w:rPr>
      <w:rFonts w:ascii="Cambria" w:hAnsi="Cambria"/>
      <w:noProof/>
      <w:lang w:val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61311"/>
    <w:rPr>
      <w:rFonts w:ascii="Calibri" w:eastAsiaTheme="minorHAnsi" w:hAnsi="Calibri"/>
      <w:sz w:val="22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61311"/>
    <w:rPr>
      <w:rFonts w:ascii="Calibri" w:eastAsiaTheme="minorHAnsi" w:hAnsi="Calibri"/>
      <w:sz w:val="22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21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oter" Target="foot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C2611EEFA039E42BF83FBD1BEC26FE4" ma:contentTypeVersion="10" ma:contentTypeDescription="Opprett et nytt dokument." ma:contentTypeScope="" ma:versionID="622076427301e6c1eacd7a59e2abc40e">
  <xsd:schema xmlns:xsd="http://www.w3.org/2001/XMLSchema" xmlns:xs="http://www.w3.org/2001/XMLSchema" xmlns:p="http://schemas.microsoft.com/office/2006/metadata/properties" xmlns:ns3="f724f988-c3b9-4e43-9d36-0771edea1fc1" targetNamespace="http://schemas.microsoft.com/office/2006/metadata/properties" ma:root="true" ma:fieldsID="53b637513430c81e140fd64ec8d7f8bd" ns3:_="">
    <xsd:import namespace="f724f988-c3b9-4e43-9d36-0771edea1f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EventHashCode" minOccurs="0"/>
                <xsd:element ref="ns3:MediaServiceGenerationTime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724f988-c3b9-4e43-9d36-0771edea1fc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6844CEB-0228-41E3-B78D-1D136360D7E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E389DC55-A8E8-47B4-BE60-E9A908CD988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D9C4B1B-5D78-4740-8C34-F1C62A66243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FD627DA-0B73-4C0A-AD22-3E269F28063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724f988-c3b9-4e43-9d36-0771edea1f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2382</Words>
  <Characters>13578</Characters>
  <Application>Microsoft Office Word</Application>
  <DocSecurity>0</DocSecurity>
  <Lines>113</Lines>
  <Paragraphs>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tet i Stavanger</Company>
  <LinksUpToDate>false</LinksUpToDate>
  <CharactersWithSpaces>15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rnille Irgens</dc:creator>
  <cp:lastModifiedBy>Frank M Painter</cp:lastModifiedBy>
  <cp:revision>2</cp:revision>
  <cp:lastPrinted>2015-10-06T14:30:00Z</cp:lastPrinted>
  <dcterms:created xsi:type="dcterms:W3CDTF">2023-09-04T14:50:00Z</dcterms:created>
  <dcterms:modified xsi:type="dcterms:W3CDTF">2023-09-04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C2611EEFA039E42BF83FBD1BEC26FE4</vt:lpwstr>
  </property>
</Properties>
</file>